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770938" w14:textId="77777777" w:rsidR="006C171A" w:rsidRPr="005A668F" w:rsidRDefault="006C171A" w:rsidP="00672915">
      <w:pPr>
        <w:pStyle w:val="Heading1"/>
      </w:pPr>
      <w:r w:rsidRPr="005A668F">
        <w:t>Title</w:t>
      </w:r>
    </w:p>
    <w:p w14:paraId="5AA99AB5" w14:textId="77777777" w:rsidR="006C171A" w:rsidRPr="005A668F" w:rsidRDefault="006C171A" w:rsidP="00672915">
      <w:r w:rsidRPr="005A668F">
        <w:t>A molecular view of amyotrophic lateral sclerosis through the lens of interaction network modules</w:t>
      </w:r>
    </w:p>
    <w:p w14:paraId="37A10B37" w14:textId="77777777" w:rsidR="006C171A" w:rsidRPr="005A668F" w:rsidRDefault="006C171A" w:rsidP="00672915">
      <w:pPr>
        <w:pStyle w:val="Heading1"/>
      </w:pPr>
      <w:r w:rsidRPr="005A668F">
        <w:t>Authors</w:t>
      </w:r>
    </w:p>
    <w:p w14:paraId="1EB08A1C" w14:textId="768E3521" w:rsidR="006C2983" w:rsidRPr="00F83B9D" w:rsidRDefault="00844958" w:rsidP="00672915">
      <w:pPr>
        <w:rPr>
          <w:vertAlign w:val="superscript"/>
        </w:rPr>
      </w:pPr>
      <w:r w:rsidRPr="00431677">
        <w:t>Klaus Højgaard Jensen</w:t>
      </w:r>
      <w:r w:rsidR="00BB61E8">
        <w:rPr>
          <w:vertAlign w:val="superscript"/>
        </w:rPr>
        <w:t>1</w:t>
      </w:r>
      <w:r w:rsidR="00AE0A97" w:rsidRPr="00AE0A97">
        <w:rPr>
          <w:vertAlign w:val="superscript"/>
        </w:rPr>
        <w:t>¶</w:t>
      </w:r>
      <w:r w:rsidRPr="00431677">
        <w:t>,</w:t>
      </w:r>
      <w:r>
        <w:t xml:space="preserve"> </w:t>
      </w:r>
      <w:r w:rsidR="006C2983" w:rsidRPr="00431677">
        <w:t xml:space="preserve">Anna </w:t>
      </w:r>
      <w:r w:rsidR="00EF7D42">
        <w:t>K</w:t>
      </w:r>
      <w:r w:rsidR="008A78AD">
        <w:t>atharina</w:t>
      </w:r>
      <w:r w:rsidR="00EF7D42">
        <w:t xml:space="preserve"> </w:t>
      </w:r>
      <w:r w:rsidR="006C2983" w:rsidRPr="00431677">
        <w:t>Stalder</w:t>
      </w:r>
      <w:r w:rsidR="000238FE" w:rsidRPr="00431677">
        <w:rPr>
          <w:vertAlign w:val="superscript"/>
        </w:rPr>
        <w:t>2</w:t>
      </w:r>
      <w:r w:rsidR="00AE0A97" w:rsidRPr="00AE0A97">
        <w:rPr>
          <w:vertAlign w:val="superscript"/>
        </w:rPr>
        <w:t>¶</w:t>
      </w:r>
      <w:r w:rsidR="006C2983" w:rsidRPr="00431677">
        <w:t xml:space="preserve">, </w:t>
      </w:r>
      <w:r w:rsidR="00142A6F" w:rsidRPr="00431677">
        <w:t>Rasmus Wernersson</w:t>
      </w:r>
      <w:r w:rsidR="00BB61E8">
        <w:rPr>
          <w:vertAlign w:val="superscript"/>
        </w:rPr>
        <w:t>1</w:t>
      </w:r>
      <w:r w:rsidR="00114E71">
        <w:rPr>
          <w:vertAlign w:val="superscript"/>
        </w:rPr>
        <w:t>,</w:t>
      </w:r>
      <w:r w:rsidR="00BB61E8">
        <w:rPr>
          <w:vertAlign w:val="superscript"/>
        </w:rPr>
        <w:t>3</w:t>
      </w:r>
      <w:r w:rsidR="00AE0A97" w:rsidRPr="00AE0A97">
        <w:rPr>
          <w:vertAlign w:val="superscript"/>
        </w:rPr>
        <w:t>¶</w:t>
      </w:r>
      <w:r w:rsidR="00142A6F" w:rsidRPr="00431677">
        <w:rPr>
          <w:vertAlign w:val="superscript"/>
        </w:rPr>
        <w:t>*</w:t>
      </w:r>
      <w:r w:rsidR="00142A6F">
        <w:t xml:space="preserve">, </w:t>
      </w:r>
      <w:r w:rsidR="006C2983" w:rsidRPr="00431677">
        <w:t>Tim-Christoph Roloff-Handschin</w:t>
      </w:r>
      <w:r w:rsidR="00C952DB" w:rsidRPr="00431677">
        <w:rPr>
          <w:vertAlign w:val="superscript"/>
        </w:rPr>
        <w:t>2</w:t>
      </w:r>
      <w:r w:rsidR="00F83B9D" w:rsidRPr="00C648AC">
        <w:t xml:space="preserve">, </w:t>
      </w:r>
      <w:r w:rsidR="006C2983" w:rsidRPr="00C648AC">
        <w:t xml:space="preserve">Daniel </w:t>
      </w:r>
      <w:proofErr w:type="spellStart"/>
      <w:r w:rsidR="006C2983" w:rsidRPr="00C648AC">
        <w:t>Hvidberg</w:t>
      </w:r>
      <w:proofErr w:type="spellEnd"/>
      <w:r w:rsidR="006C2983" w:rsidRPr="00C648AC">
        <w:t xml:space="preserve"> Hansen</w:t>
      </w:r>
      <w:r w:rsidR="00BB61E8">
        <w:rPr>
          <w:vertAlign w:val="superscript"/>
        </w:rPr>
        <w:t>1</w:t>
      </w:r>
      <w:r w:rsidR="00142A6F" w:rsidRPr="00C648AC">
        <w:t xml:space="preserve"> </w:t>
      </w:r>
      <w:r w:rsidR="000238FE" w:rsidRPr="00C648AC">
        <w:t>and</w:t>
      </w:r>
      <w:r w:rsidR="000D6A68" w:rsidRPr="00C648AC">
        <w:t xml:space="preserve"> Peter MA Groenen</w:t>
      </w:r>
      <w:r w:rsidR="00BB61E8">
        <w:rPr>
          <w:vertAlign w:val="superscript"/>
        </w:rPr>
        <w:t>4</w:t>
      </w:r>
      <w:r w:rsidR="00AB734F" w:rsidRPr="00C648AC">
        <w:rPr>
          <w:vertAlign w:val="superscript"/>
        </w:rPr>
        <w:t>*</w:t>
      </w:r>
    </w:p>
    <w:p w14:paraId="27680AC6" w14:textId="77777777" w:rsidR="00DF4F44" w:rsidRPr="00C648AC" w:rsidRDefault="00DF4F44" w:rsidP="00672915"/>
    <w:p w14:paraId="346C6376" w14:textId="7E50D4BB" w:rsidR="00BB61E8" w:rsidRDefault="00BB61E8" w:rsidP="00BB61E8">
      <w:r>
        <w:rPr>
          <w:vertAlign w:val="superscript"/>
        </w:rPr>
        <w:t>1</w:t>
      </w:r>
      <w:r w:rsidRPr="00431677">
        <w:t xml:space="preserve">Intomics </w:t>
      </w:r>
      <w:r>
        <w:t>A/S</w:t>
      </w:r>
      <w:r w:rsidRPr="00431677">
        <w:t>, Copenhagen, Denmark</w:t>
      </w:r>
    </w:p>
    <w:p w14:paraId="467AC42A" w14:textId="77777777" w:rsidR="00BB61E8" w:rsidRPr="00431677" w:rsidRDefault="00BB61E8" w:rsidP="00BB61E8">
      <w:r w:rsidRPr="00431677">
        <w:rPr>
          <w:vertAlign w:val="superscript"/>
        </w:rPr>
        <w:t>2</w:t>
      </w:r>
      <w:r w:rsidRPr="00431677">
        <w:t>University Hospital Basel, Switzerland</w:t>
      </w:r>
    </w:p>
    <w:p w14:paraId="2B53ACD4" w14:textId="3CDD9815" w:rsidR="00BB61E8" w:rsidRPr="00114E71" w:rsidRDefault="00BB61E8" w:rsidP="00BB61E8">
      <w:r>
        <w:rPr>
          <w:vertAlign w:val="superscript"/>
        </w:rPr>
        <w:t>3</w:t>
      </w:r>
      <w:r w:rsidRPr="00114E71">
        <w:t>DTU Health Technology, Technical University of Denmark, Lyngby, Denmark</w:t>
      </w:r>
    </w:p>
    <w:p w14:paraId="043B6753" w14:textId="2453B71B" w:rsidR="00AB734F" w:rsidRPr="00431677" w:rsidRDefault="00BB61E8" w:rsidP="00672915">
      <w:r>
        <w:rPr>
          <w:vertAlign w:val="superscript"/>
        </w:rPr>
        <w:t>4</w:t>
      </w:r>
      <w:r w:rsidR="00AB734F" w:rsidRPr="00431677">
        <w:t>Idorsia Pharmaceuticals</w:t>
      </w:r>
      <w:r w:rsidR="00CE00D6" w:rsidRPr="00431677">
        <w:t xml:space="preserve"> Ltd. </w:t>
      </w:r>
      <w:proofErr w:type="spellStart"/>
      <w:r w:rsidR="00CE00D6" w:rsidRPr="00431677">
        <w:t>Allschwil</w:t>
      </w:r>
      <w:proofErr w:type="spellEnd"/>
      <w:r w:rsidR="00CE00D6" w:rsidRPr="00431677">
        <w:t xml:space="preserve"> Switzerland</w:t>
      </w:r>
    </w:p>
    <w:p w14:paraId="6E2CEBC8" w14:textId="77777777" w:rsidR="00114E71" w:rsidRPr="00431677" w:rsidRDefault="00114E71" w:rsidP="00672915"/>
    <w:p w14:paraId="40F4F556" w14:textId="77777777" w:rsidR="00C077B4" w:rsidRPr="00C077B4" w:rsidRDefault="00AE0A97" w:rsidP="00C077B4">
      <w:r w:rsidRPr="00AE0A97">
        <w:rPr>
          <w:vertAlign w:val="superscript"/>
        </w:rPr>
        <w:t>¶</w:t>
      </w:r>
      <w:r w:rsidR="00C077B4" w:rsidRPr="00C077B4">
        <w:t>These authors contributed equally to this work.</w:t>
      </w:r>
    </w:p>
    <w:p w14:paraId="64E5A427" w14:textId="02E0DD04" w:rsidR="00DF4F44" w:rsidRPr="005A668F" w:rsidRDefault="00DF4F44" w:rsidP="00672915">
      <w:r w:rsidRPr="00431677">
        <w:rPr>
          <w:vertAlign w:val="superscript"/>
        </w:rPr>
        <w:t>*</w:t>
      </w:r>
      <w:r w:rsidRPr="00431677">
        <w:t>Corresponding author</w:t>
      </w:r>
      <w:r w:rsidR="00236BA2" w:rsidRPr="00431677">
        <w:t>s</w:t>
      </w:r>
    </w:p>
    <w:p w14:paraId="51C7EA59" w14:textId="396D2F98" w:rsidR="0075337D" w:rsidRPr="0075337D" w:rsidRDefault="0075337D" w:rsidP="000F5542">
      <w:pPr>
        <w:rPr>
          <w:color w:val="0000FF" w:themeColor="hyperlink"/>
          <w:u w:val="single"/>
        </w:rPr>
      </w:pPr>
      <w:r>
        <w:rPr>
          <w:b/>
        </w:rPr>
        <w:t xml:space="preserve">Email: </w:t>
      </w:r>
      <w:hyperlink r:id="rId12" w:history="1">
        <w:r w:rsidRPr="006C2212">
          <w:rPr>
            <w:rStyle w:val="Hyperlink"/>
          </w:rPr>
          <w:t>rwe@intomics.com</w:t>
        </w:r>
      </w:hyperlink>
      <w:r>
        <w:t xml:space="preserve"> (RW), </w:t>
      </w:r>
      <w:hyperlink r:id="rId13" w:history="1">
        <w:r w:rsidRPr="006C322C">
          <w:rPr>
            <w:rStyle w:val="Hyperlink"/>
          </w:rPr>
          <w:t>peter.groenen@idorsia.com</w:t>
        </w:r>
      </w:hyperlink>
      <w:r>
        <w:t xml:space="preserve"> (PM)</w:t>
      </w:r>
    </w:p>
    <w:p w14:paraId="531EE4EC" w14:textId="7323D1DC" w:rsidR="00CE00D6" w:rsidRDefault="0075337D" w:rsidP="000F5542">
      <w:r>
        <w:rPr>
          <w:b/>
        </w:rPr>
        <w:t>All e</w:t>
      </w:r>
      <w:r w:rsidR="000F5542" w:rsidRPr="000F5542">
        <w:rPr>
          <w:b/>
        </w:rPr>
        <w:t>mail addresses:</w:t>
      </w:r>
      <w:r w:rsidR="006C322C">
        <w:rPr>
          <w:b/>
        </w:rPr>
        <w:t xml:space="preserve"> </w:t>
      </w:r>
      <w:r w:rsidR="000F5542">
        <w:t xml:space="preserve">KHJ: </w:t>
      </w:r>
      <w:hyperlink r:id="rId14" w:history="1">
        <w:r w:rsidR="006C322C" w:rsidRPr="003F46A7">
          <w:rPr>
            <w:rStyle w:val="Hyperlink"/>
          </w:rPr>
          <w:t>khj@intomics.com</w:t>
        </w:r>
      </w:hyperlink>
      <w:r w:rsidR="006C322C">
        <w:t xml:space="preserve">, </w:t>
      </w:r>
      <w:r w:rsidR="000F5542" w:rsidRPr="006C322C">
        <w:t xml:space="preserve">AKS: </w:t>
      </w:r>
      <w:hyperlink r:id="rId15" w:history="1">
        <w:r w:rsidR="006C322C" w:rsidRPr="006C322C">
          <w:rPr>
            <w:rStyle w:val="Hyperlink"/>
          </w:rPr>
          <w:t>annakatherina.stalder@usb.ch</w:t>
        </w:r>
      </w:hyperlink>
      <w:r w:rsidR="006C322C" w:rsidRPr="006C322C">
        <w:t xml:space="preserve">, </w:t>
      </w:r>
      <w:r w:rsidR="000F5542" w:rsidRPr="006C322C">
        <w:t xml:space="preserve">RWE: </w:t>
      </w:r>
      <w:hyperlink r:id="rId16" w:history="1">
        <w:r w:rsidR="006C322C" w:rsidRPr="006C322C">
          <w:rPr>
            <w:rStyle w:val="Hyperlink"/>
          </w:rPr>
          <w:t>rwe@intomics.com</w:t>
        </w:r>
      </w:hyperlink>
      <w:r w:rsidR="006C322C" w:rsidRPr="006C322C">
        <w:t xml:space="preserve">, </w:t>
      </w:r>
      <w:r w:rsidR="000F5542">
        <w:t xml:space="preserve">TCRH: </w:t>
      </w:r>
      <w:hyperlink r:id="rId17" w:history="1">
        <w:r w:rsidR="00BB0DC2" w:rsidRPr="00BB0DC2">
          <w:rPr>
            <w:rStyle w:val="Hyperlink"/>
          </w:rPr>
          <w:t>tim.roloff@usb.ch</w:t>
        </w:r>
      </w:hyperlink>
      <w:r w:rsidR="006C322C">
        <w:t xml:space="preserve">, </w:t>
      </w:r>
      <w:r w:rsidR="000F5542">
        <w:t xml:space="preserve">DHH: </w:t>
      </w:r>
      <w:hyperlink r:id="rId18" w:history="1">
        <w:r w:rsidR="006C322C" w:rsidRPr="003F46A7">
          <w:rPr>
            <w:rStyle w:val="Hyperlink"/>
          </w:rPr>
          <w:t>dah@intomics.com</w:t>
        </w:r>
      </w:hyperlink>
      <w:r w:rsidR="006C322C">
        <w:t xml:space="preserve">, </w:t>
      </w:r>
      <w:r w:rsidR="000F5542" w:rsidRPr="006C322C">
        <w:t xml:space="preserve">PG: </w:t>
      </w:r>
      <w:hyperlink r:id="rId19" w:history="1">
        <w:r w:rsidR="006C322C" w:rsidRPr="006C322C">
          <w:rPr>
            <w:rStyle w:val="Hyperlink"/>
          </w:rPr>
          <w:t>peter.groenen@idorsia.com</w:t>
        </w:r>
      </w:hyperlink>
      <w:r w:rsidR="006C322C" w:rsidRPr="006C322C">
        <w:t xml:space="preserve"> </w:t>
      </w:r>
    </w:p>
    <w:p w14:paraId="33F7D03F" w14:textId="77777777" w:rsidR="00934BDA" w:rsidRDefault="00934BDA" w:rsidP="000F5542">
      <w:pPr>
        <w:rPr>
          <w:b/>
        </w:rPr>
      </w:pPr>
    </w:p>
    <w:p w14:paraId="52BBF344" w14:textId="2BB7E5CE" w:rsidR="006C322C" w:rsidRPr="00934BDA" w:rsidRDefault="006C173E" w:rsidP="000F5542">
      <w:r w:rsidRPr="006C173E">
        <w:rPr>
          <w:b/>
        </w:rPr>
        <w:t>ORCIDs:</w:t>
      </w:r>
      <w:r>
        <w:rPr>
          <w:b/>
        </w:rPr>
        <w:t xml:space="preserve"> </w:t>
      </w:r>
      <w:r w:rsidRPr="006C173E">
        <w:t xml:space="preserve">KHJ: </w:t>
      </w:r>
      <w:hyperlink r:id="rId20" w:history="1">
        <w:r w:rsidRPr="006C173E">
          <w:rPr>
            <w:rStyle w:val="Hyperlink"/>
          </w:rPr>
          <w:t>0000-0003-3234-6068</w:t>
        </w:r>
      </w:hyperlink>
      <w:r>
        <w:rPr>
          <w:b/>
        </w:rPr>
        <w:t>,</w:t>
      </w:r>
      <w:r w:rsidRPr="006C173E">
        <w:rPr>
          <w:b/>
        </w:rPr>
        <w:t xml:space="preserve"> </w:t>
      </w:r>
      <w:r>
        <w:t xml:space="preserve">AKS: </w:t>
      </w:r>
      <w:hyperlink r:id="rId21" w:history="1">
        <w:r w:rsidRPr="006C173E">
          <w:rPr>
            <w:rStyle w:val="Hyperlink"/>
          </w:rPr>
          <w:t>0000-0002-8525-758x</w:t>
        </w:r>
      </w:hyperlink>
      <w:r>
        <w:t xml:space="preserve">, RWE: </w:t>
      </w:r>
      <w:hyperlink r:id="rId22" w:history="1">
        <w:r w:rsidR="00934BDA" w:rsidRPr="00934BDA">
          <w:rPr>
            <w:rStyle w:val="Hyperlink"/>
          </w:rPr>
          <w:t>0000-0003-4417-9842</w:t>
        </w:r>
      </w:hyperlink>
      <w:r w:rsidR="00934BDA">
        <w:t xml:space="preserve">, </w:t>
      </w:r>
      <w:r w:rsidRPr="006C173E">
        <w:t xml:space="preserve">TCRH: </w:t>
      </w:r>
      <w:hyperlink r:id="rId23" w:history="1">
        <w:r w:rsidRPr="006C173E">
          <w:rPr>
            <w:rStyle w:val="Hyperlink"/>
          </w:rPr>
          <w:t>0000-0003-3435-4723</w:t>
        </w:r>
      </w:hyperlink>
      <w:r w:rsidR="00934BDA">
        <w:t xml:space="preserve">, DHH: </w:t>
      </w:r>
      <w:hyperlink r:id="rId24" w:history="1">
        <w:r w:rsidR="00934BDA" w:rsidRPr="00934BDA">
          <w:rPr>
            <w:rStyle w:val="Hyperlink"/>
          </w:rPr>
          <w:t>0000-0003-3285-605X</w:t>
        </w:r>
      </w:hyperlink>
      <w:r w:rsidR="00934BDA">
        <w:t xml:space="preserve">, PG: </w:t>
      </w:r>
      <w:hyperlink r:id="rId25" w:history="1">
        <w:r w:rsidR="00934BDA" w:rsidRPr="00934BDA">
          <w:rPr>
            <w:rStyle w:val="Hyperlink"/>
          </w:rPr>
          <w:t>0000-0002-8172-1752</w:t>
        </w:r>
      </w:hyperlink>
    </w:p>
    <w:p w14:paraId="5FA5E8DE" w14:textId="77777777" w:rsidR="00934BDA" w:rsidRDefault="00934BDA" w:rsidP="000F5542">
      <w:pPr>
        <w:rPr>
          <w:b/>
        </w:rPr>
      </w:pPr>
    </w:p>
    <w:p w14:paraId="7D51B329" w14:textId="3C7495DC" w:rsidR="006C322C" w:rsidRPr="006C322C" w:rsidRDefault="006C322C" w:rsidP="000F5542">
      <w:pPr>
        <w:rPr>
          <w:b/>
        </w:rPr>
      </w:pPr>
      <w:r w:rsidRPr="006C322C">
        <w:rPr>
          <w:b/>
        </w:rPr>
        <w:t>Keyword</w:t>
      </w:r>
      <w:r w:rsidR="009E6C44">
        <w:rPr>
          <w:b/>
        </w:rPr>
        <w:t>s</w:t>
      </w:r>
      <w:r w:rsidRPr="006C322C">
        <w:rPr>
          <w:b/>
        </w:rPr>
        <w:t>:</w:t>
      </w:r>
    </w:p>
    <w:p w14:paraId="113EFC14" w14:textId="2EC4FADF" w:rsidR="006C322C" w:rsidRPr="006C322C" w:rsidRDefault="006C322C" w:rsidP="000F5542">
      <w:r>
        <w:t>A</w:t>
      </w:r>
      <w:r w:rsidRPr="005A668F">
        <w:t>myotrophic lateral sclerosis</w:t>
      </w:r>
      <w:r>
        <w:t xml:space="preserve">, ALS, neurodegenerative disease, protein-interaction networks, PPI, data integration, </w:t>
      </w:r>
      <w:r w:rsidR="004C67A8">
        <w:t xml:space="preserve">Network Biology, </w:t>
      </w:r>
      <w:r>
        <w:t>molecular disease mechanism</w:t>
      </w:r>
    </w:p>
    <w:p w14:paraId="42A069E7" w14:textId="44D26645" w:rsidR="00561061" w:rsidRPr="000F5567" w:rsidRDefault="00561061" w:rsidP="00672915"/>
    <w:p w14:paraId="7118B560" w14:textId="77777777" w:rsidR="008649E2" w:rsidRDefault="008649E2" w:rsidP="00672915">
      <w:pPr>
        <w:pStyle w:val="Caption"/>
        <w:sectPr w:rsidR="008649E2" w:rsidSect="00F3110C">
          <w:footerReference w:type="even" r:id="rId26"/>
          <w:footerReference w:type="default" r:id="rId27"/>
          <w:pgSz w:w="11900" w:h="16840"/>
          <w:pgMar w:top="1440" w:right="1797" w:bottom="1440" w:left="1797" w:header="709" w:footer="709" w:gutter="0"/>
          <w:lnNumType w:countBy="1" w:restart="continuous"/>
          <w:cols w:space="720"/>
          <w:docGrid w:linePitch="272"/>
        </w:sectPr>
      </w:pPr>
      <w:bookmarkStart w:id="0" w:name="_heading=h.gjdgxs" w:colFirst="0" w:colLast="0"/>
      <w:bookmarkStart w:id="1" w:name="_heading=h.30j0zll" w:colFirst="0" w:colLast="0"/>
      <w:bookmarkStart w:id="2" w:name="_heading=h.1fob9te" w:colFirst="0" w:colLast="0"/>
      <w:bookmarkStart w:id="3" w:name="_heading=h.2et92p0" w:colFirst="0" w:colLast="0"/>
      <w:bookmarkStart w:id="4" w:name="_heading=h.tyjcwt" w:colFirst="0" w:colLast="0"/>
      <w:bookmarkStart w:id="5" w:name="_heading=h.3dy6vkm" w:colFirst="0" w:colLast="0"/>
      <w:bookmarkStart w:id="6" w:name="_heading=h.2s8eyo1" w:colFirst="0" w:colLast="0"/>
      <w:bookmarkStart w:id="7" w:name="_heading=h.17dp8vu" w:colFirst="0" w:colLast="0"/>
      <w:bookmarkStart w:id="8" w:name="_Ref40875766"/>
      <w:bookmarkEnd w:id="0"/>
      <w:bookmarkEnd w:id="1"/>
      <w:bookmarkEnd w:id="2"/>
      <w:bookmarkEnd w:id="3"/>
      <w:bookmarkEnd w:id="4"/>
      <w:bookmarkEnd w:id="5"/>
      <w:bookmarkEnd w:id="6"/>
      <w:bookmarkEnd w:id="7"/>
    </w:p>
    <w:p w14:paraId="0000014F" w14:textId="106BE7FA" w:rsidR="005932F5" w:rsidRPr="005A668F" w:rsidRDefault="00971879" w:rsidP="00672915">
      <w:pPr>
        <w:pStyle w:val="Heading1"/>
      </w:pPr>
      <w:bookmarkStart w:id="9" w:name="_heading=h.1ksv4uv" w:colFirst="0" w:colLast="0"/>
      <w:bookmarkStart w:id="10" w:name="_heading=h.26in1rg" w:colFirst="0" w:colLast="0"/>
      <w:bookmarkStart w:id="11" w:name="_heading=h.lnxbz9" w:colFirst="0" w:colLast="0"/>
      <w:bookmarkStart w:id="12" w:name="_heading=h.35nkun2" w:colFirst="0" w:colLast="0"/>
      <w:bookmarkEnd w:id="8"/>
      <w:bookmarkEnd w:id="9"/>
      <w:bookmarkEnd w:id="10"/>
      <w:bookmarkEnd w:id="11"/>
      <w:bookmarkEnd w:id="12"/>
      <w:r w:rsidRPr="005A668F">
        <w:lastRenderedPageBreak/>
        <w:t>SUPPLEMENTARY MATERIALS</w:t>
      </w:r>
    </w:p>
    <w:p w14:paraId="5320BF71" w14:textId="144ABEC7" w:rsidR="00AA0DA2" w:rsidRPr="005A668F" w:rsidRDefault="00C63314" w:rsidP="00672915">
      <w:pPr>
        <w:pStyle w:val="Heading2"/>
      </w:pPr>
      <w:r w:rsidRPr="005A668F">
        <w:t>R</w:t>
      </w:r>
      <w:r w:rsidR="00036BE2" w:rsidRPr="005A668F">
        <w:t xml:space="preserve">eview of node degree bias in </w:t>
      </w:r>
      <w:r w:rsidR="00CF536E" w:rsidRPr="005A668F">
        <w:t>protein-protein interaction</w:t>
      </w:r>
      <w:r w:rsidR="00036BE2" w:rsidRPr="005A668F">
        <w:t xml:space="preserve"> networks</w:t>
      </w:r>
    </w:p>
    <w:p w14:paraId="4D7E9759" w14:textId="77777777" w:rsidR="00C45A87" w:rsidRPr="005A668F" w:rsidRDefault="00C45A87" w:rsidP="00672915">
      <w:r w:rsidRPr="005A668F">
        <w:t>As mentioned in the main text, it is important to be aware of underlying biases in the interaction data when working with protein-protein interaction (PPI) networks, as false conclusions may otherwise be reached when conducting the downstream analysis.</w:t>
      </w:r>
    </w:p>
    <w:p w14:paraId="0C8113DE" w14:textId="745BF031" w:rsidR="00C45A87" w:rsidRPr="005A668F" w:rsidRDefault="00562B55" w:rsidP="00672915">
      <w:r>
        <w:br/>
      </w:r>
      <w:r w:rsidR="00C45A87" w:rsidRPr="005A668F">
        <w:t>An important factor to consider, is that certain proteins have the problem of being associated with an inflated number of interaction partners. As a result, they may connect otherwise unrelated parts of the global network, and purely due to their "over-connectedness" appear to be interacting with key genes/proteins in a particular biological system under investigation (in this case ALS). Two major factors should be taken into consideration: 1) Experimental artifacts and 2) Study bias.</w:t>
      </w:r>
    </w:p>
    <w:p w14:paraId="0346FB38" w14:textId="77777777" w:rsidR="00036BE2" w:rsidRPr="005A668F" w:rsidRDefault="00036BE2" w:rsidP="00672915"/>
    <w:p w14:paraId="552037AF" w14:textId="39102041" w:rsidR="00036BE2" w:rsidRPr="005A668F" w:rsidRDefault="00036BE2" w:rsidP="00672915">
      <w:r w:rsidRPr="005A668F">
        <w:t>Important experimental artifacts to consider in this type of data are randomly distributed noise and unspecific binding of proteins. As with all other experimental data, the determination of protein-protein interactions is affected by experimental noise (false positives and false negatives). The degree of the noise depends on the nature of the experimental system (e.g. yeast two-hybrid (Y2H) and affinity-purification mass spectrometry (AP-MS)) as well as the nature of the study</w:t>
      </w:r>
      <w:r w:rsidR="0026205B" w:rsidRPr="005A668F">
        <w:t xml:space="preserve"> </w:t>
      </w:r>
      <w:r w:rsidR="0026205B" w:rsidRPr="005A668F">
        <w:fldChar w:fldCharType="begin" w:fldLock="1"/>
      </w:r>
      <w:r w:rsidR="006C161D">
        <w:instrText>ADDIN CSL_CITATION {"citationItems":[{"id":"ITEM-1","itemData":{"DOI":"10.1038/nature750","ISSN":"1476-4687","abstract":"Comprehensive protein–protein interaction maps promise to reveal many aspects of the complex regulatory network underlying cellular function. Recently, large-scale approaches have predicted many new protein interactions in yeast. To measure their accuracy and potential as well as to identify biases, strengths and weaknesses, we compare the methods with each other and with a reference set of previously reported protein interactions.","author":[{"dropping-particle":"","family":"Mering","given":"Christian","non-dropping-particle":"von","parse-names":false,"suffix":""},{"dropping-particle":"","family":"Krause","given":"Roland","non-dropping-particle":"","parse-names":false,"suffix":""},{"dropping-particle":"","family":"Snel","given":"Berend","non-dropping-particle":"","parse-names":false,"suffix":""},{"dropping-particle":"","family":"Cornell","given":"Michael","non-dropping-particle":"","parse-names":false,"suffix":""},{"dropping-particle":"","family":"Oliver","given":"Stephen G","non-dropping-particle":"","parse-names":false,"suffix":""},{"dropping-particle":"","family":"Fields","given":"Stanley","non-dropping-particle":"","parse-names":false,"suffix":""},{"dropping-particle":"","family":"Bork","given":"Peer","non-dropping-particle":"","parse-names":false,"suffix":""}],"container-title":"Nature","id":"ITEM-1","issue":"6887","issued":{"date-parts":[["2002"]]},"page":"399-403","title":"Comparative assessment of large-scale data sets of protein–protein interactions","type":"article-journal","volume":"417"},"uris":["http://www.mendeley.com/documents/?uuid=e05d863d-23ee-4287-bbc4-488608bd5167"]}],"mendeley":{"formattedCitation":"[1]","plainTextFormattedCitation":"[1]","previouslyFormattedCitation":"[77]"},"properties":{"noteIndex":0},"schema":"https://github.com/citation-style-language/schema/raw/master/csl-citation.json"}</w:instrText>
      </w:r>
      <w:r w:rsidR="0026205B" w:rsidRPr="005A668F">
        <w:fldChar w:fldCharType="separate"/>
      </w:r>
      <w:r w:rsidR="006C161D" w:rsidRPr="006C161D">
        <w:rPr>
          <w:noProof/>
        </w:rPr>
        <w:t>[1]</w:t>
      </w:r>
      <w:r w:rsidR="0026205B" w:rsidRPr="005A668F">
        <w:fldChar w:fldCharType="end"/>
      </w:r>
      <w:r w:rsidR="0026205B" w:rsidRPr="005A668F">
        <w:t xml:space="preserve">. </w:t>
      </w:r>
      <w:r w:rsidRPr="005A668F">
        <w:t xml:space="preserve">Small-scale studies with few interaction partners are often considered less noisy compared to large scale studies, where less attention to detail may be given to individual interactions. inBio Map </w:t>
      </w:r>
      <w:r w:rsidRPr="005A668F">
        <w:fldChar w:fldCharType="begin" w:fldLock="1"/>
      </w:r>
      <w:r w:rsidR="006C161D">
        <w:instrText>ADDIN CSL_CITATION {"citationItems":[{"id":"ITEM-1","itemData":{"DOI":"10.1038/nmeth.4083","ISSN":"1548-7091","author":[{"dropping-particle":"","family":"Li","given":"Taibo","non-dropping-particle":"","parse-names":false,"suffix":""},{"dropping-particle":"","family":"Wernersson","given":"Rasmus","non-dropping-particle":"","parse-names":false,"suffix":""},{"dropping-particle":"","family":"Hansen","given":"Rasmus B","non-dropping-particle":"","parse-names":false,"suffix":""},{"dropping-particle":"","family":"Horn","given":"Heiko","non-dropping-particle":"","parse-names":false,"suffix":""},{"dropping-particle":"","family":"Mercer","given":"Johnathan","non-dropping-particle":"","parse-names":false,"suffix":""},{"dropping-particle":"","family":"Slodkowicz","given":"Greg","non-dropping-particle":"","parse-names":false,"suffix":""},{"dropping-particle":"","family":"Workman","given":"Christopher T","non-dropping-particle":"","parse-names":false,"suffix":""},{"dropping-particle":"","family":"Rigina","given":"Olga","non-dropping-particle":"","parse-names":false,"suffix":""},{"dropping-particle":"","family":"Rapacki","given":"Kristoffer","non-dropping-particle":"","parse-names":false,"suffix":""},{"dropping-particle":"","family":"Stærfeldt","given":"Hans H","non-dropping-particle":"","parse-names":false,"suffix":""},{"dropping-particle":"","family":"Brunak","given":"Søren","non-dropping-particle":"","parse-names":false,"suffix":""},{"dropping-particle":"","family":"Jensen","given":"Thomas S","non-dropping-particle":"","parse-names":false,"suffix":""},{"dropping-particle":"","family":"Lage","given":"Kasper","non-dropping-particle":"","parse-names":false,"suffix":""}],"container-title":"Nature Methods","id":"ITEM-1","issue":"1","issued":{"date-parts":[["2017","1","28"]]},"page":"61-64","title":"A scored human protein–protein interaction network to catalyze genomic interpretation","type":"article-journal","volume":"14"},"uris":["http://www.mendeley.com/documents/?uuid=7ff7a88b-ffbd-324d-9447-798e4669e1bc"]}],"mendeley":{"formattedCitation":"[2]","plainTextFormattedCitation":"[2]","previouslyFormattedCitation":"[13]"},"properties":{"noteIndex":0},"schema":"https://github.com/citation-style-language/schema/raw/master/csl-citation.json"}</w:instrText>
      </w:r>
      <w:r w:rsidRPr="005A668F">
        <w:fldChar w:fldCharType="separate"/>
      </w:r>
      <w:r w:rsidR="006C161D" w:rsidRPr="006C161D">
        <w:rPr>
          <w:noProof/>
        </w:rPr>
        <w:t>[2]</w:t>
      </w:r>
      <w:r w:rsidRPr="005A668F">
        <w:fldChar w:fldCharType="end"/>
      </w:r>
      <w:r w:rsidRPr="005A668F">
        <w:t xml:space="preserve"> handles the uncertainty in the underlying experimental data, by assigning a confidence score to each interaction, which includes a measurement of the number of independent studies supporting the interaction as well as the nature of the study (small-scale vs. large-scale) - see Li et al </w:t>
      </w:r>
      <w:r w:rsidRPr="005A668F">
        <w:fldChar w:fldCharType="begin" w:fldLock="1"/>
      </w:r>
      <w:r w:rsidR="006C161D">
        <w:instrText>ADDIN CSL_CITATION {"citationItems":[{"id":"ITEM-1","itemData":{"DOI":"10.1038/nmeth.4083","ISSN":"1548-7091","author":[{"dropping-particle":"","family":"Li","given":"Taibo","non-dropping-particle":"","parse-names":false,"suffix":""},{"dropping-particle":"","family":"Wernersson","given":"Rasmus","non-dropping-particle":"","parse-names":false,"suffix":""},{"dropping-particle":"","family":"Hansen","given":"Rasmus B","non-dropping-particle":"","parse-names":false,"suffix":""},{"dropping-particle":"","family":"Horn","given":"Heiko","non-dropping-particle":"","parse-names":false,"suffix":""},{"dropping-particle":"","family":"Mercer","given":"Johnathan","non-dropping-particle":"","parse-names":false,"suffix":""},{"dropping-particle":"","family":"Slodkowicz","given":"Greg","non-dropping-particle":"","parse-names":false,"suffix":""},{"dropping-particle":"","family":"Workman","given":"Christopher T","non-dropping-particle":"","parse-names":false,"suffix":""},{"dropping-particle":"","family":"Rigina","given":"Olga","non-dropping-particle":"","parse-names":false,"suffix":""},{"dropping-particle":"","family":"Rapacki","given":"Kristoffer","non-dropping-particle":"","parse-names":false,"suffix":""},{"dropping-particle":"","family":"Stærfeldt","given":"Hans H","non-dropping-particle":"","parse-names":false,"suffix":""},{"dropping-particle":"","family":"Brunak","given":"Søren","non-dropping-particle":"","parse-names":false,"suffix":""},{"dropping-particle":"","family":"Jensen","given":"Thomas S","non-dropping-particle":"","parse-names":false,"suffix":""},{"dropping-particle":"","family":"Lage","given":"Kasper","non-dropping-particle":"","parse-names":false,"suffix":""}],"container-title":"Nature Methods","id":"ITEM-1","issue":"1","issued":{"date-parts":[["2017","1","28"]]},"page":"61-64","title":"A scored human protein–protein interaction network to catalyze genomic interpretation","type":"article-journal","volume":"14"},"uris":["http://www.mendeley.com/documents/?uuid=7ff7a88b-ffbd-324d-9447-798e4669e1bc"]}],"mendeley":{"formattedCitation":"[2]","plainTextFormattedCitation":"[2]","previouslyFormattedCitation":"[13]"},"properties":{"noteIndex":0},"schema":"https://github.com/citation-style-language/schema/raw/master/csl-citation.json"}</w:instrText>
      </w:r>
      <w:r w:rsidRPr="005A668F">
        <w:fldChar w:fldCharType="separate"/>
      </w:r>
      <w:r w:rsidR="006C161D" w:rsidRPr="006C161D">
        <w:rPr>
          <w:noProof/>
        </w:rPr>
        <w:t>[2]</w:t>
      </w:r>
      <w:r w:rsidRPr="005A668F">
        <w:fldChar w:fldCharType="end"/>
      </w:r>
      <w:r w:rsidRPr="005A668F">
        <w:t xml:space="preserve">, supplement for all details. This allows us to rank all interactions based on experimental support, and only use the </w:t>
      </w:r>
      <w:r w:rsidRPr="00BF7AC6">
        <w:t>high-confidence</w:t>
      </w:r>
      <w:r w:rsidRPr="005A668F">
        <w:t xml:space="preserve"> subset of interactions. This precaution addresses the part of the problem, that is due to randomly distributed noise in the data, which can indeed be substantial when integrating </w:t>
      </w:r>
      <w:r w:rsidR="00C45A87" w:rsidRPr="005A668F">
        <w:t>4</w:t>
      </w:r>
      <w:r w:rsidRPr="005A668F">
        <w:t>0,000+ experimental studies.</w:t>
      </w:r>
    </w:p>
    <w:p w14:paraId="50051216" w14:textId="77777777" w:rsidR="00036BE2" w:rsidRPr="005A668F" w:rsidRDefault="00036BE2" w:rsidP="00672915"/>
    <w:p w14:paraId="6D93BAD8" w14:textId="1FBAABFE" w:rsidR="00036BE2" w:rsidRPr="005A668F" w:rsidRDefault="00036BE2" w:rsidP="00672915">
      <w:r w:rsidRPr="005A668F">
        <w:lastRenderedPageBreak/>
        <w:t xml:space="preserve">However, in AP-MS experiments certain proteins and protein families tend to be co-purified with other proteins under investigation due to unspecific binding. This can even be unspecific binding to the affinity-purification column itself. The </w:t>
      </w:r>
      <w:proofErr w:type="spellStart"/>
      <w:r w:rsidRPr="005A668F">
        <w:t>CRAPome</w:t>
      </w:r>
      <w:proofErr w:type="spellEnd"/>
      <w:r w:rsidRPr="005A668F">
        <w:t xml:space="preserve"> project </w:t>
      </w:r>
      <w:r w:rsidRPr="005A668F">
        <w:fldChar w:fldCharType="begin" w:fldLock="1"/>
      </w:r>
      <w:r w:rsidR="006C161D">
        <w:instrText>ADDIN CSL_CITATION {"citationItems":[{"id":"ITEM-1","itemData":{"DOI":"10.1038/nmeth.2557","ISSN":"1548-7091","author":[{"dropping-particle":"","family":"Mellacheruvu","given":"Dattatreya","non-dropping-particle":"","parse-names":false,"suffix":""},{"dropping-particle":"","family":"Wright","given":"Zachary","non-dropping-particle":"","parse-names":false,"suffix":""},{"dropping-particle":"","family":"Couzens","given":"Amber L","non-dropping-particle":"","parse-names":false,"suffix":""},{"dropping-particle":"","family":"Lambert","given":"Jean-Philippe","non-dropping-particle":"","parse-names":false,"suffix":""},{"dropping-particle":"","family":"St-Denis","given":"Nicole A","non-dropping-particle":"","parse-names":false,"suffix":""},{"dropping-particle":"","family":"Li","given":"Tuo","non-dropping-particle":"","parse-names":false,"suffix":""},{"dropping-particle":"V","family":"Miteva","given":"Yana","non-dropping-particle":"","parse-names":false,"suffix":""},{"dropping-particle":"","family":"Hauri","given":"Simon","non-dropping-particle":"","parse-names":false,"suffix":""},{"dropping-particle":"","family":"Sardiu","given":"Mihaela E","non-dropping-particle":"","parse-names":false,"suffix":""},{"dropping-particle":"","family":"Low","given":"Teck Yew","non-dropping-particle":"","parse-names":false,"suffix":""},{"dropping-particle":"","family":"Halim","given":"Vincentius A","non-dropping-particle":"","parse-names":false,"suffix":""},{"dropping-particle":"","family":"Bagshaw","given":"Richard D","non-dropping-particle":"","parse-names":false,"suffix":""},{"dropping-particle":"","family":"Hubner","given":"Nina C","non-dropping-particle":"","parse-names":false,"suffix":""},{"dropping-particle":"","family":"al-Hakim","given":"Abdallah","non-dropping-particle":"","parse-names":false,"suffix":""},{"dropping-particle":"","family":"Bouchard","given":"Annie","non-dropping-particle":"","parse-names":false,"suffix":""},{"dropping-particle":"","family":"Faubert","given":"Denis","non-dropping-particle":"","parse-names":false,"suffix":""},{"dropping-particle":"","family":"Fermin","given":"Damian","non-dropping-particle":"","parse-names":false,"suffix":""},{"dropping-particle":"","family":"Dunham","given":"Wade H","non-dropping-particle":"","parse-names":false,"suffix":""},{"dropping-particle":"","family":"Goudreault","given":"Marilyn","non-dropping-particle":"","parse-names":false,"suffix":""},{"dropping-particle":"","family":"Lin","given":"Zhen-Yuan","non-dropping-particle":"","parse-names":false,"suffix":""},{"dropping-particle":"","family":"Badillo","given":"Beatriz Gonzalez","non-dropping-particle":"","parse-names":false,"suffix":""},{"dropping-particle":"","family":"Pawson","given":"Tony","non-dropping-particle":"","parse-names":false,"suffix":""},{"dropping-particle":"","family":"Durocher","given":"Daniel","non-dropping-particle":"","parse-names":false,"suffix":""},{"dropping-particle":"","family":"Coulombe","given":"Benoit","non-dropping-particle":"","parse-names":false,"suffix":""},{"dropping-particle":"","family":"Aebersold","given":"Ruedi","non-dropping-particle":"","parse-names":false,"suffix":""},{"dropping-particle":"","family":"Superti-Furga","given":"Giulio","non-dropping-particle":"","parse-names":false,"suffix":""},{"dropping-particle":"","family":"Colinge","given":"Jacques","non-dropping-particle":"","parse-names":false,"suffix":""},{"dropping-particle":"","family":"Heck","given":"Albert J R","non-dropping-particle":"","parse-names":false,"suffix":""},{"dropping-particle":"","family":"Choi","given":"Hyungwon","non-dropping-particle":"","parse-names":false,"suffix":""},{"dropping-particle":"","family":"Gstaiger","given":"Matthias","non-dropping-particle":"","parse-names":false,"suffix":""},{"dropping-particle":"","family":"Mohammed","given":"Shabaz","non-dropping-particle":"","parse-names":false,"suffix":""},{"dropping-particle":"","family":"Cristea","given":"Ileana M","non-dropping-particle":"","parse-names":false,"suffix":""},{"dropping-particle":"","family":"Bennett","given":"Keiryn L","non-dropping-particle":"","parse-names":false,"suffix":""},{"dropping-particle":"","family":"Washburn","given":"Mike P","non-dropping-particle":"","parse-names":false,"suffix":""},{"dropping-particle":"","family":"Raught","given":"Brian","non-dropping-particle":"","parse-names":false,"suffix":""},{"dropping-particle":"","family":"Ewing","given":"Rob M","non-dropping-particle":"","parse-names":false,"suffix":""},{"dropping-particle":"","family":"Gingras","given":"Anne-Claude","non-dropping-particle":"","parse-names":false,"suffix":""},{"dropping-particle":"","family":"Nesvizhskii","given":"Alexey I","non-dropping-particle":"","parse-names":false,"suffix":""}],"container-title":"Nature Methods","id":"ITEM-1","issue":"8","issued":{"date-parts":[["2013","8","7"]]},"page":"730-736","title":"The CRAPome: a contaminant repository for affinity purification–mass spectrometry data","type":"article-journal","volume":"10"},"uris":["http://www.mendeley.com/documents/?uuid=23c9eee0-7bb4-309a-9a83-4378b521cbff"]}],"mendeley":{"formattedCitation":"[3]","plainTextFormattedCitation":"[3]","previouslyFormattedCitation":"[15]"},"properties":{"noteIndex":0},"schema":"https://github.com/citation-style-language/schema/raw/master/csl-citation.json"}</w:instrText>
      </w:r>
      <w:r w:rsidRPr="005A668F">
        <w:fldChar w:fldCharType="separate"/>
      </w:r>
      <w:r w:rsidR="006C161D" w:rsidRPr="006C161D">
        <w:rPr>
          <w:noProof/>
        </w:rPr>
        <w:t>[3]</w:t>
      </w:r>
      <w:r w:rsidRPr="005A668F">
        <w:fldChar w:fldCharType="end"/>
      </w:r>
      <w:r w:rsidRPr="005A668F">
        <w:t xml:space="preserve"> </w:t>
      </w:r>
      <w:r w:rsidR="00C45A87" w:rsidRPr="005A668F">
        <w:t xml:space="preserve">has investigated this in great detail, and across 300+ negative controls (AP-MS experiments run without the "bait" protein present) more than 100 proteins were seen in more than 50% of the experiments. Worst offenders are heat-shock proteins (HSPs) with more than 90% presence, tubulins/actins with more that 80% presence, and generally highly expressed proteins such as histones and elongation factors with more that 50% presence. To complicate the matters further, certain post-translational modifications (PTM) often show up as false positives in mass-spectrometry based studies, for example when a (small) protein or peptide is covalently attached to another protein. This will appear as if the attached protein/peptide is interacting with the other protein. Common examples of this includes UBB, UBC, UBA52, RPS27A, SUMO1, SUMO2, SUMO3 and SUMO4, which are often covalently attached to other proteins in an unspecific manner. Unspecific should in this context be understood in the following way: Protein-protein interactions are most often between proteins that work in the same biology, whereas peptides flagging other proteins for degradation can be covalently linked to a broad range of proteins not likely to be otherwise related. It should be noted that UBB and UBC are also detected in more than 50% of the negative controls in the </w:t>
      </w:r>
      <w:proofErr w:type="spellStart"/>
      <w:r w:rsidR="00C45A87" w:rsidRPr="005A668F">
        <w:t>CRAPome</w:t>
      </w:r>
      <w:proofErr w:type="spellEnd"/>
      <w:r w:rsidR="00C45A87" w:rsidRPr="005A668F">
        <w:t xml:space="preserve"> study. Ideally, AP-MS experiments should correct for unspecific binding before reporting the results, but this is not always the case</w:t>
      </w:r>
      <w:r w:rsidRPr="005A668F">
        <w:t xml:space="preserve"> </w:t>
      </w:r>
      <w:r w:rsidRPr="005A668F">
        <w:fldChar w:fldCharType="begin" w:fldLock="1"/>
      </w:r>
      <w:r w:rsidR="006C161D">
        <w:instrText>ADDIN CSL_CITATION {"citationItems":[{"id":"ITEM-1","itemData":{"DOI":"10.1038/nmeth.2557","ISSN":"1548-7091","author":[{"dropping-particle":"","family":"Mellacheruvu","given":"Dattatreya","non-dropping-particle":"","parse-names":false,"suffix":""},{"dropping-particle":"","family":"Wright","given":"Zachary","non-dropping-particle":"","parse-names":false,"suffix":""},{"dropping-particle":"","family":"Couzens","given":"Amber L","non-dropping-particle":"","parse-names":false,"suffix":""},{"dropping-particle":"","family":"Lambert","given":"Jean-Philippe","non-dropping-particle":"","parse-names":false,"suffix":""},{"dropping-particle":"","family":"St-Denis","given":"Nicole A","non-dropping-particle":"","parse-names":false,"suffix":""},{"dropping-particle":"","family":"Li","given":"Tuo","non-dropping-particle":"","parse-names":false,"suffix":""},{"dropping-particle":"V","family":"Miteva","given":"Yana","non-dropping-particle":"","parse-names":false,"suffix":""},{"dropping-particle":"","family":"Hauri","given":"Simon","non-dropping-particle":"","parse-names":false,"suffix":""},{"dropping-particle":"","family":"Sardiu","given":"Mihaela E","non-dropping-particle":"","parse-names":false,"suffix":""},{"dropping-particle":"","family":"Low","given":"Teck Yew","non-dropping-particle":"","parse-names":false,"suffix":""},{"dropping-particle":"","family":"Halim","given":"Vincentius A","non-dropping-particle":"","parse-names":false,"suffix":""},{"dropping-particle":"","family":"Bagshaw","given":"Richard D","non-dropping-particle":"","parse-names":false,"suffix":""},{"dropping-particle":"","family":"Hubner","given":"Nina C","non-dropping-particle":"","parse-names":false,"suffix":""},{"dropping-particle":"","family":"al-Hakim","given":"Abdallah","non-dropping-particle":"","parse-names":false,"suffix":""},{"dropping-particle":"","family":"Bouchard","given":"Annie","non-dropping-particle":"","parse-names":false,"suffix":""},{"dropping-particle":"","family":"Faubert","given":"Denis","non-dropping-particle":"","parse-names":false,"suffix":""},{"dropping-particle":"","family":"Fermin","given":"Damian","non-dropping-particle":"","parse-names":false,"suffix":""},{"dropping-particle":"","family":"Dunham","given":"Wade H","non-dropping-particle":"","parse-names":false,"suffix":""},{"dropping-particle":"","family":"Goudreault","given":"Marilyn","non-dropping-particle":"","parse-names":false,"suffix":""},{"dropping-particle":"","family":"Lin","given":"Zhen-Yuan","non-dropping-particle":"","parse-names":false,"suffix":""},{"dropping-particle":"","family":"Badillo","given":"Beatriz Gonzalez","non-dropping-particle":"","parse-names":false,"suffix":""},{"dropping-particle":"","family":"Pawson","given":"Tony","non-dropping-particle":"","parse-names":false,"suffix":""},{"dropping-particle":"","family":"Durocher","given":"Daniel","non-dropping-particle":"","parse-names":false,"suffix":""},{"dropping-particle":"","family":"Coulombe","given":"Benoit","non-dropping-particle":"","parse-names":false,"suffix":""},{"dropping-particle":"","family":"Aebersold","given":"Ruedi","non-dropping-particle":"","parse-names":false,"suffix":""},{"dropping-particle":"","family":"Superti-Furga","given":"Giulio","non-dropping-particle":"","parse-names":false,"suffix":""},{"dropping-particle":"","family":"Colinge","given":"Jacques","non-dropping-particle":"","parse-names":false,"suffix":""},{"dropping-particle":"","family":"Heck","given":"Albert J R","non-dropping-particle":"","parse-names":false,"suffix":""},{"dropping-particle":"","family":"Choi","given":"Hyungwon","non-dropping-particle":"","parse-names":false,"suffix":""},{"dropping-particle":"","family":"Gstaiger","given":"Matthias","non-dropping-particle":"","parse-names":false,"suffix":""},{"dropping-particle":"","family":"Mohammed","given":"Shabaz","non-dropping-particle":"","parse-names":false,"suffix":""},{"dropping-particle":"","family":"Cristea","given":"Ileana M","non-dropping-particle":"","parse-names":false,"suffix":""},{"dropping-particle":"","family":"Bennett","given":"Keiryn L","non-dropping-particle":"","parse-names":false,"suffix":""},{"dropping-particle":"","family":"Washburn","given":"Mike P","non-dropping-particle":"","parse-names":false,"suffix":""},{"dropping-particle":"","family":"Raught","given":"Brian","non-dropping-particle":"","parse-names":false,"suffix":""},{"dropping-particle":"","family":"Ewing","given":"Rob M","non-dropping-particle":"","parse-names":false,"suffix":""},{"dropping-particle":"","family":"Gingras","given":"Anne-Claude","non-dropping-particle":"","parse-names":false,"suffix":""},{"dropping-particle":"","family":"Nesvizhskii","given":"Alexey I","non-dropping-particle":"","parse-names":false,"suffix":""}],"container-title":"Nature Methods","id":"ITEM-1","issue":"8","issued":{"date-parts":[["2013","8","7"]]},"page":"730-736","title":"The CRAPome: a contaminant repository for affinity purification–mass spectrometry data","type":"article-journal","volume":"10"},"uris":["http://www.mendeley.com/documents/?uuid=23c9eee0-7bb4-309a-9a83-4378b521cbff"]}],"mendeley":{"formattedCitation":"[3]","plainTextFormattedCitation":"[3]","previouslyFormattedCitation":"[15]"},"properties":{"noteIndex":0},"schema":"https://github.com/citation-style-language/schema/raw/master/csl-citation.json"}</w:instrText>
      </w:r>
      <w:r w:rsidRPr="005A668F">
        <w:fldChar w:fldCharType="separate"/>
      </w:r>
      <w:r w:rsidR="006C161D" w:rsidRPr="006C161D">
        <w:rPr>
          <w:noProof/>
        </w:rPr>
        <w:t>[3]</w:t>
      </w:r>
      <w:r w:rsidRPr="005A668F">
        <w:fldChar w:fldCharType="end"/>
      </w:r>
      <w:r w:rsidRPr="005A668F">
        <w:t xml:space="preserve">, </w:t>
      </w:r>
      <w:r w:rsidR="00C45A87" w:rsidRPr="005A668F">
        <w:t>and it may be difficult to completely eliminate the false positive signal.</w:t>
      </w:r>
    </w:p>
    <w:p w14:paraId="5773DD0A" w14:textId="77777777" w:rsidR="00036BE2" w:rsidRPr="005A668F" w:rsidRDefault="00036BE2" w:rsidP="00672915"/>
    <w:p w14:paraId="12F3AA1E" w14:textId="77777777" w:rsidR="00036BE2" w:rsidRPr="005A668F" w:rsidRDefault="00036BE2" w:rsidP="00672915">
      <w:r w:rsidRPr="005A668F">
        <w:t>Finally, a fundamentally different issue that needs to be considered is study bias. While some protein-protein interaction experiments lend themselves well to genome-wide studies (e.g. Y2H screens), the AP-MS class of experiments are fundamentally built to identify interaction partners for sets of proteins of particular interest. In essence, the study bias in the proteome (with much of the proteome being understudied) is carried over into study of the interactome.</w:t>
      </w:r>
    </w:p>
    <w:p w14:paraId="28D20070" w14:textId="77777777" w:rsidR="00036BE2" w:rsidRPr="005A668F" w:rsidRDefault="00036BE2" w:rsidP="00672915"/>
    <w:p w14:paraId="5B9F9A23" w14:textId="127E129C" w:rsidR="006C161D" w:rsidRDefault="00C45A87" w:rsidP="006C161D">
      <w:r w:rsidRPr="005A668F">
        <w:t xml:space="preserve">Good examples of the issues of overrepresentation of highly connected proteins in the PPI resource is the heat-shock protein HS90A and many of the ubiquitin-like modifiers which are some of the most studied proteins in literature (top 10 proteins with most connections in our PPI </w:t>
      </w:r>
      <w:r w:rsidR="00036BE2" w:rsidRPr="005A668F">
        <w:lastRenderedPageBreak/>
        <w:t>network are shown in</w:t>
      </w:r>
      <w:r w:rsidR="00C3440B">
        <w:t xml:space="preserve"> </w:t>
      </w:r>
      <w:r w:rsidR="00C3440B">
        <w:fldChar w:fldCharType="begin"/>
      </w:r>
      <w:r w:rsidR="00C3440B">
        <w:instrText xml:space="preserve"> REF _Ref90453352 \h </w:instrText>
      </w:r>
      <w:r w:rsidR="00C3440B">
        <w:fldChar w:fldCharType="separate"/>
      </w:r>
      <w:r w:rsidR="00C3440B" w:rsidRPr="005A668F">
        <w:t xml:space="preserve">Supplementary Table S </w:t>
      </w:r>
      <w:r w:rsidR="00C3440B">
        <w:rPr>
          <w:noProof/>
        </w:rPr>
        <w:t>5</w:t>
      </w:r>
      <w:r w:rsidR="00C3440B">
        <w:fldChar w:fldCharType="end"/>
      </w:r>
      <w:r w:rsidR="0000602E">
        <w:t xml:space="preserve"> (below)</w:t>
      </w:r>
      <w:r w:rsidR="00036BE2" w:rsidRPr="005A668F">
        <w:t xml:space="preserve">. </w:t>
      </w:r>
      <w:r w:rsidRPr="005A668F">
        <w:t>This is important, since network analysis based studies that are built around the concept of the "</w:t>
      </w:r>
      <w:r w:rsidRPr="005A668F">
        <w:rPr>
          <w:i/>
        </w:rPr>
        <w:t>centrality-lethality rule</w:t>
      </w:r>
      <w:r w:rsidRPr="005A668F">
        <w:t xml:space="preserve">" </w:t>
      </w:r>
      <w:r w:rsidR="00036BE2" w:rsidRPr="005A668F">
        <w:fldChar w:fldCharType="begin" w:fldLock="1"/>
      </w:r>
      <w:r w:rsidR="006C161D">
        <w:instrText>ADDIN CSL_CITATION {"citationItems":[{"id":"ITEM-1","itemData":{"DOI":"10.1038/35075138","ISSN":"0028-0836","author":[{"dropping-particle":"","family":"Jeong","given":"H.","non-dropping-particle":"","parse-names":false,"suffix":""},{"dropping-particle":"","family":"Mason","given":"S. P.","non-dropping-particle":"","parse-names":false,"suffix":""},{"dropping-particle":"","family":"Barabási","given":"A.-L.","non-dropping-particle":"","parse-names":false,"suffix":""},{"dropping-particle":"","family":"Oltvai","given":"Z. N.","non-dropping-particle":"","parse-names":false,"suffix":""}],"container-title":"Nature","id":"ITEM-1","issue":"6833","issued":{"date-parts":[["2001","5"]]},"page":"41-42","title":"Lethality and centrality in protein networks","type":"article-journal","volume":"411"},"uris":["http://www.mendeley.com/documents/?uuid=a02f4ceb-a1bd-3e2e-88f9-c4a6929c53ad"]}],"mendeley":{"formattedCitation":"[4]","plainTextFormattedCitation":"[4]","previouslyFormattedCitation":"[16]"},"properties":{"noteIndex":0},"schema":"https://github.com/citation-style-language/schema/raw/master/csl-citation.json"}</w:instrText>
      </w:r>
      <w:r w:rsidR="00036BE2" w:rsidRPr="005A668F">
        <w:fldChar w:fldCharType="separate"/>
      </w:r>
      <w:r w:rsidR="006C161D" w:rsidRPr="006C161D">
        <w:rPr>
          <w:noProof/>
        </w:rPr>
        <w:t>[4]</w:t>
      </w:r>
      <w:r w:rsidR="00036BE2" w:rsidRPr="005A668F">
        <w:fldChar w:fldCharType="end"/>
      </w:r>
      <w:r w:rsidR="00036BE2" w:rsidRPr="005A668F">
        <w:t xml:space="preserve"> </w:t>
      </w:r>
      <w:r w:rsidRPr="005A668F">
        <w:t>where the node degree (number of interaction partners) is important, are likely to pick up exactly this class of over-connected proteins, unless a node-degree normalization scheme is used.</w:t>
      </w:r>
      <w:r w:rsidR="00036BE2" w:rsidRPr="005A668F">
        <w:br/>
      </w:r>
    </w:p>
    <w:p w14:paraId="099CAF63" w14:textId="56270B70" w:rsidR="0061161A" w:rsidRPr="0061161A" w:rsidRDefault="0061161A" w:rsidP="006C161D">
      <w:pPr>
        <w:rPr>
          <w:b/>
        </w:rPr>
      </w:pPr>
      <w:r w:rsidRPr="0061161A">
        <w:rPr>
          <w:b/>
        </w:rPr>
        <w:t>Table S 5</w:t>
      </w:r>
    </w:p>
    <w:p w14:paraId="32EEB156" w14:textId="24A90C76" w:rsidR="0061161A" w:rsidRDefault="0061161A" w:rsidP="006C161D">
      <w:r>
        <w:t>Top 10 most highly connection proteins in the global PPI network.</w:t>
      </w:r>
      <w:bookmarkStart w:id="13" w:name="_GoBack"/>
      <w:bookmarkEnd w:id="13"/>
    </w:p>
    <w:tbl>
      <w:tblPr>
        <w:tblW w:w="9092" w:type="dxa"/>
        <w:tblLook w:val="04A0" w:firstRow="1" w:lastRow="0" w:firstColumn="1" w:lastColumn="0" w:noHBand="0" w:noVBand="1"/>
      </w:tblPr>
      <w:tblGrid>
        <w:gridCol w:w="1615"/>
        <w:gridCol w:w="2168"/>
        <w:gridCol w:w="1569"/>
        <w:gridCol w:w="3740"/>
      </w:tblGrid>
      <w:tr w:rsidR="00200BCE" w:rsidRPr="00200BCE" w14:paraId="290375B0" w14:textId="77777777" w:rsidTr="00CF270F">
        <w:trPr>
          <w:trHeight w:val="360"/>
        </w:trPr>
        <w:tc>
          <w:tcPr>
            <w:tcW w:w="1615" w:type="dxa"/>
            <w:tcBorders>
              <w:top w:val="single" w:sz="12" w:space="0" w:color="auto"/>
              <w:left w:val="nil"/>
              <w:bottom w:val="single" w:sz="8" w:space="0" w:color="auto"/>
              <w:right w:val="nil"/>
            </w:tcBorders>
            <w:shd w:val="clear" w:color="000000" w:fill="FFFFFF"/>
            <w:noWrap/>
            <w:vAlign w:val="center"/>
            <w:hideMark/>
          </w:tcPr>
          <w:p w14:paraId="2384A44F" w14:textId="77777777" w:rsidR="00200BCE" w:rsidRPr="00200BCE" w:rsidRDefault="00200BCE" w:rsidP="00200BCE">
            <w:pPr>
              <w:spacing w:line="240" w:lineRule="auto"/>
              <w:rPr>
                <w:rFonts w:eastAsia="Times New Roman" w:cs="Calibri"/>
                <w:b/>
                <w:bCs/>
                <w:color w:val="000000"/>
                <w:sz w:val="24"/>
                <w:szCs w:val="24"/>
                <w:lang w:val="da-DK"/>
              </w:rPr>
            </w:pPr>
            <w:proofErr w:type="spellStart"/>
            <w:r w:rsidRPr="00200BCE">
              <w:rPr>
                <w:rFonts w:eastAsia="Times New Roman" w:cs="Calibri"/>
                <w:b/>
                <w:bCs/>
                <w:color w:val="000000"/>
                <w:sz w:val="24"/>
                <w:szCs w:val="24"/>
                <w:lang w:val="da-DK"/>
              </w:rPr>
              <w:t>UniProt</w:t>
            </w:r>
            <w:proofErr w:type="spellEnd"/>
            <w:r w:rsidRPr="00200BCE">
              <w:rPr>
                <w:rFonts w:eastAsia="Times New Roman" w:cs="Calibri"/>
                <w:b/>
                <w:bCs/>
                <w:color w:val="000000"/>
                <w:sz w:val="24"/>
                <w:szCs w:val="24"/>
                <w:lang w:val="da-DK"/>
              </w:rPr>
              <w:t xml:space="preserve"> ID</w:t>
            </w:r>
          </w:p>
        </w:tc>
        <w:tc>
          <w:tcPr>
            <w:tcW w:w="2168" w:type="dxa"/>
            <w:tcBorders>
              <w:top w:val="single" w:sz="12" w:space="0" w:color="auto"/>
              <w:left w:val="nil"/>
              <w:bottom w:val="single" w:sz="8" w:space="0" w:color="auto"/>
              <w:right w:val="nil"/>
            </w:tcBorders>
            <w:shd w:val="clear" w:color="000000" w:fill="FFFFFF"/>
            <w:noWrap/>
            <w:vAlign w:val="center"/>
            <w:hideMark/>
          </w:tcPr>
          <w:p w14:paraId="32A0340E" w14:textId="77777777" w:rsidR="00200BCE" w:rsidRPr="00200BCE" w:rsidRDefault="00200BCE" w:rsidP="00200BCE">
            <w:pPr>
              <w:spacing w:line="240" w:lineRule="auto"/>
              <w:rPr>
                <w:rFonts w:eastAsia="Times New Roman" w:cs="Calibri"/>
                <w:b/>
                <w:bCs/>
                <w:color w:val="000000"/>
                <w:sz w:val="24"/>
                <w:szCs w:val="24"/>
                <w:lang w:val="da-DK"/>
              </w:rPr>
            </w:pPr>
            <w:r w:rsidRPr="00200BCE">
              <w:rPr>
                <w:rFonts w:eastAsia="Times New Roman" w:cs="Calibri"/>
                <w:b/>
                <w:bCs/>
                <w:color w:val="000000"/>
                <w:sz w:val="24"/>
                <w:szCs w:val="24"/>
                <w:lang w:val="da-DK"/>
              </w:rPr>
              <w:t xml:space="preserve"># of </w:t>
            </w:r>
            <w:proofErr w:type="spellStart"/>
            <w:r w:rsidRPr="00200BCE">
              <w:rPr>
                <w:rFonts w:eastAsia="Times New Roman" w:cs="Calibri"/>
                <w:b/>
                <w:bCs/>
                <w:color w:val="000000"/>
                <w:sz w:val="24"/>
                <w:szCs w:val="24"/>
                <w:lang w:val="da-DK"/>
              </w:rPr>
              <w:t>interactions</w:t>
            </w:r>
            <w:proofErr w:type="spellEnd"/>
          </w:p>
        </w:tc>
        <w:tc>
          <w:tcPr>
            <w:tcW w:w="1569" w:type="dxa"/>
            <w:tcBorders>
              <w:top w:val="single" w:sz="12" w:space="0" w:color="auto"/>
              <w:left w:val="nil"/>
              <w:bottom w:val="single" w:sz="8" w:space="0" w:color="auto"/>
              <w:right w:val="nil"/>
            </w:tcBorders>
            <w:shd w:val="clear" w:color="000000" w:fill="FFFFFF"/>
            <w:noWrap/>
            <w:vAlign w:val="center"/>
            <w:hideMark/>
          </w:tcPr>
          <w:p w14:paraId="46F9D042" w14:textId="77777777" w:rsidR="00200BCE" w:rsidRPr="00200BCE" w:rsidRDefault="00200BCE" w:rsidP="00200BCE">
            <w:pPr>
              <w:spacing w:line="240" w:lineRule="auto"/>
              <w:rPr>
                <w:rFonts w:eastAsia="Times New Roman" w:cs="Calibri"/>
                <w:b/>
                <w:bCs/>
                <w:color w:val="000000"/>
                <w:sz w:val="24"/>
                <w:szCs w:val="24"/>
                <w:lang w:val="da-DK"/>
              </w:rPr>
            </w:pPr>
            <w:proofErr w:type="spellStart"/>
            <w:r w:rsidRPr="00200BCE">
              <w:rPr>
                <w:rFonts w:eastAsia="Times New Roman" w:cs="Calibri"/>
                <w:b/>
                <w:bCs/>
                <w:color w:val="000000"/>
                <w:sz w:val="24"/>
                <w:szCs w:val="24"/>
                <w:lang w:val="da-DK"/>
              </w:rPr>
              <w:t>UniProt</w:t>
            </w:r>
            <w:proofErr w:type="spellEnd"/>
            <w:r w:rsidRPr="00200BCE">
              <w:rPr>
                <w:rFonts w:eastAsia="Times New Roman" w:cs="Calibri"/>
                <w:b/>
                <w:bCs/>
                <w:color w:val="000000"/>
                <w:sz w:val="24"/>
                <w:szCs w:val="24"/>
                <w:lang w:val="da-DK"/>
              </w:rPr>
              <w:t xml:space="preserve"> AC</w:t>
            </w:r>
          </w:p>
        </w:tc>
        <w:tc>
          <w:tcPr>
            <w:tcW w:w="3740" w:type="dxa"/>
            <w:tcBorders>
              <w:top w:val="single" w:sz="12" w:space="0" w:color="auto"/>
              <w:left w:val="nil"/>
              <w:bottom w:val="single" w:sz="8" w:space="0" w:color="auto"/>
              <w:right w:val="nil"/>
            </w:tcBorders>
            <w:shd w:val="clear" w:color="000000" w:fill="FFFFFF"/>
            <w:noWrap/>
            <w:vAlign w:val="center"/>
            <w:hideMark/>
          </w:tcPr>
          <w:p w14:paraId="78B73F47" w14:textId="77777777" w:rsidR="00200BCE" w:rsidRPr="00200BCE" w:rsidRDefault="00200BCE" w:rsidP="00200BCE">
            <w:pPr>
              <w:spacing w:line="240" w:lineRule="auto"/>
              <w:rPr>
                <w:rFonts w:eastAsia="Times New Roman" w:cs="Calibri"/>
                <w:b/>
                <w:bCs/>
                <w:color w:val="000000"/>
                <w:sz w:val="24"/>
                <w:szCs w:val="24"/>
                <w:lang w:val="da-DK"/>
              </w:rPr>
            </w:pPr>
            <w:proofErr w:type="spellStart"/>
            <w:r w:rsidRPr="00200BCE">
              <w:rPr>
                <w:rFonts w:eastAsia="Times New Roman" w:cs="Calibri"/>
                <w:b/>
                <w:bCs/>
                <w:color w:val="000000"/>
                <w:sz w:val="24"/>
                <w:szCs w:val="24"/>
                <w:lang w:val="da-DK"/>
              </w:rPr>
              <w:t>Description</w:t>
            </w:r>
            <w:proofErr w:type="spellEnd"/>
          </w:p>
        </w:tc>
      </w:tr>
      <w:tr w:rsidR="00200BCE" w:rsidRPr="00200BCE" w14:paraId="18CED3B2" w14:textId="77777777" w:rsidTr="00CF270F">
        <w:trPr>
          <w:trHeight w:val="320"/>
        </w:trPr>
        <w:tc>
          <w:tcPr>
            <w:tcW w:w="1615" w:type="dxa"/>
            <w:tcBorders>
              <w:top w:val="nil"/>
              <w:left w:val="nil"/>
              <w:bottom w:val="nil"/>
              <w:right w:val="nil"/>
            </w:tcBorders>
            <w:shd w:val="clear" w:color="000000" w:fill="FFFFFF"/>
            <w:vAlign w:val="center"/>
            <w:hideMark/>
          </w:tcPr>
          <w:p w14:paraId="04C6B430"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SUMO1_HUMAN</w:t>
            </w:r>
          </w:p>
        </w:tc>
        <w:tc>
          <w:tcPr>
            <w:tcW w:w="2168" w:type="dxa"/>
            <w:tcBorders>
              <w:top w:val="nil"/>
              <w:left w:val="nil"/>
              <w:bottom w:val="nil"/>
              <w:right w:val="nil"/>
            </w:tcBorders>
            <w:shd w:val="clear" w:color="000000" w:fill="FFFFFF"/>
            <w:vAlign w:val="center"/>
            <w:hideMark/>
          </w:tcPr>
          <w:p w14:paraId="55FB4158" w14:textId="77777777" w:rsidR="00200BCE" w:rsidRPr="00200BCE" w:rsidRDefault="00200BCE" w:rsidP="00200BCE">
            <w:pPr>
              <w:spacing w:line="240" w:lineRule="auto"/>
              <w:jc w:val="center"/>
              <w:rPr>
                <w:rFonts w:eastAsia="Times New Roman" w:cs="Calibri"/>
                <w:color w:val="000000"/>
                <w:lang w:val="da-DK"/>
              </w:rPr>
            </w:pPr>
            <w:r w:rsidRPr="00200BCE">
              <w:rPr>
                <w:rFonts w:eastAsia="Times New Roman" w:cs="Calibri"/>
                <w:color w:val="000000"/>
                <w:lang w:val="da-DK"/>
              </w:rPr>
              <w:t>778</w:t>
            </w:r>
          </w:p>
        </w:tc>
        <w:tc>
          <w:tcPr>
            <w:tcW w:w="1569" w:type="dxa"/>
            <w:tcBorders>
              <w:top w:val="nil"/>
              <w:left w:val="nil"/>
              <w:bottom w:val="nil"/>
              <w:right w:val="nil"/>
            </w:tcBorders>
            <w:shd w:val="clear" w:color="000000" w:fill="FFFFFF"/>
            <w:vAlign w:val="center"/>
            <w:hideMark/>
          </w:tcPr>
          <w:p w14:paraId="2306B7BE"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P63165</w:t>
            </w:r>
          </w:p>
        </w:tc>
        <w:tc>
          <w:tcPr>
            <w:tcW w:w="3740" w:type="dxa"/>
            <w:tcBorders>
              <w:top w:val="nil"/>
              <w:left w:val="nil"/>
              <w:bottom w:val="nil"/>
              <w:right w:val="nil"/>
            </w:tcBorders>
            <w:shd w:val="clear" w:color="000000" w:fill="FFFFFF"/>
            <w:vAlign w:val="center"/>
            <w:hideMark/>
          </w:tcPr>
          <w:p w14:paraId="53C3C7A4"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 xml:space="preserve">Small </w:t>
            </w:r>
            <w:proofErr w:type="spellStart"/>
            <w:r w:rsidRPr="00200BCE">
              <w:rPr>
                <w:rFonts w:eastAsia="Times New Roman" w:cs="Calibri"/>
                <w:color w:val="000000"/>
                <w:lang w:val="da-DK"/>
              </w:rPr>
              <w:t>ubiquitin-related</w:t>
            </w:r>
            <w:proofErr w:type="spellEnd"/>
            <w:r w:rsidRPr="00200BCE">
              <w:rPr>
                <w:rFonts w:eastAsia="Times New Roman" w:cs="Calibri"/>
                <w:color w:val="000000"/>
                <w:lang w:val="da-DK"/>
              </w:rPr>
              <w:t xml:space="preserve"> </w:t>
            </w:r>
            <w:proofErr w:type="spellStart"/>
            <w:r w:rsidRPr="00200BCE">
              <w:rPr>
                <w:rFonts w:eastAsia="Times New Roman" w:cs="Calibri"/>
                <w:color w:val="000000"/>
                <w:lang w:val="da-DK"/>
              </w:rPr>
              <w:t>modifier</w:t>
            </w:r>
            <w:proofErr w:type="spellEnd"/>
            <w:r w:rsidRPr="00200BCE">
              <w:rPr>
                <w:rFonts w:eastAsia="Times New Roman" w:cs="Calibri"/>
                <w:color w:val="000000"/>
                <w:lang w:val="da-DK"/>
              </w:rPr>
              <w:t xml:space="preserve"> 1</w:t>
            </w:r>
          </w:p>
        </w:tc>
      </w:tr>
      <w:tr w:rsidR="00200BCE" w:rsidRPr="00200BCE" w14:paraId="194C6603" w14:textId="77777777" w:rsidTr="00CF270F">
        <w:trPr>
          <w:trHeight w:val="320"/>
        </w:trPr>
        <w:tc>
          <w:tcPr>
            <w:tcW w:w="1615" w:type="dxa"/>
            <w:tcBorders>
              <w:top w:val="nil"/>
              <w:left w:val="nil"/>
              <w:bottom w:val="nil"/>
              <w:right w:val="nil"/>
            </w:tcBorders>
            <w:shd w:val="clear" w:color="000000" w:fill="FFFFFF"/>
            <w:vAlign w:val="center"/>
            <w:hideMark/>
          </w:tcPr>
          <w:p w14:paraId="519C0378"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SUMO2_HUMAN</w:t>
            </w:r>
          </w:p>
        </w:tc>
        <w:tc>
          <w:tcPr>
            <w:tcW w:w="2168" w:type="dxa"/>
            <w:tcBorders>
              <w:top w:val="nil"/>
              <w:left w:val="nil"/>
              <w:bottom w:val="nil"/>
              <w:right w:val="nil"/>
            </w:tcBorders>
            <w:shd w:val="clear" w:color="000000" w:fill="FFFFFF"/>
            <w:vAlign w:val="center"/>
            <w:hideMark/>
          </w:tcPr>
          <w:p w14:paraId="693DE816" w14:textId="77777777" w:rsidR="00200BCE" w:rsidRPr="00200BCE" w:rsidRDefault="00200BCE" w:rsidP="00200BCE">
            <w:pPr>
              <w:spacing w:line="240" w:lineRule="auto"/>
              <w:jc w:val="center"/>
              <w:rPr>
                <w:rFonts w:eastAsia="Times New Roman" w:cs="Calibri"/>
                <w:color w:val="000000"/>
                <w:lang w:val="da-DK"/>
              </w:rPr>
            </w:pPr>
            <w:r w:rsidRPr="00200BCE">
              <w:rPr>
                <w:rFonts w:eastAsia="Times New Roman" w:cs="Calibri"/>
                <w:color w:val="000000"/>
                <w:lang w:val="da-DK"/>
              </w:rPr>
              <w:t>633</w:t>
            </w:r>
          </w:p>
        </w:tc>
        <w:tc>
          <w:tcPr>
            <w:tcW w:w="1569" w:type="dxa"/>
            <w:tcBorders>
              <w:top w:val="nil"/>
              <w:left w:val="nil"/>
              <w:bottom w:val="nil"/>
              <w:right w:val="nil"/>
            </w:tcBorders>
            <w:shd w:val="clear" w:color="000000" w:fill="FFFFFF"/>
            <w:vAlign w:val="center"/>
            <w:hideMark/>
          </w:tcPr>
          <w:p w14:paraId="06FD7780"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P61956</w:t>
            </w:r>
          </w:p>
        </w:tc>
        <w:tc>
          <w:tcPr>
            <w:tcW w:w="3740" w:type="dxa"/>
            <w:tcBorders>
              <w:top w:val="nil"/>
              <w:left w:val="nil"/>
              <w:bottom w:val="nil"/>
              <w:right w:val="nil"/>
            </w:tcBorders>
            <w:shd w:val="clear" w:color="000000" w:fill="FFFFFF"/>
            <w:vAlign w:val="center"/>
            <w:hideMark/>
          </w:tcPr>
          <w:p w14:paraId="44DE255E"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 xml:space="preserve">Small </w:t>
            </w:r>
            <w:proofErr w:type="spellStart"/>
            <w:r w:rsidRPr="00200BCE">
              <w:rPr>
                <w:rFonts w:eastAsia="Times New Roman" w:cs="Calibri"/>
                <w:color w:val="000000"/>
                <w:lang w:val="da-DK"/>
              </w:rPr>
              <w:t>ubiquitin-related</w:t>
            </w:r>
            <w:proofErr w:type="spellEnd"/>
            <w:r w:rsidRPr="00200BCE">
              <w:rPr>
                <w:rFonts w:eastAsia="Times New Roman" w:cs="Calibri"/>
                <w:color w:val="000000"/>
                <w:lang w:val="da-DK"/>
              </w:rPr>
              <w:t xml:space="preserve"> </w:t>
            </w:r>
            <w:proofErr w:type="spellStart"/>
            <w:r w:rsidRPr="00200BCE">
              <w:rPr>
                <w:rFonts w:eastAsia="Times New Roman" w:cs="Calibri"/>
                <w:color w:val="000000"/>
                <w:lang w:val="da-DK"/>
              </w:rPr>
              <w:t>modifier</w:t>
            </w:r>
            <w:proofErr w:type="spellEnd"/>
            <w:r w:rsidRPr="00200BCE">
              <w:rPr>
                <w:rFonts w:eastAsia="Times New Roman" w:cs="Calibri"/>
                <w:color w:val="000000"/>
                <w:lang w:val="da-DK"/>
              </w:rPr>
              <w:t xml:space="preserve"> 2</w:t>
            </w:r>
          </w:p>
        </w:tc>
      </w:tr>
      <w:tr w:rsidR="00200BCE" w:rsidRPr="00200BCE" w14:paraId="7C050DF5" w14:textId="77777777" w:rsidTr="00CF270F">
        <w:trPr>
          <w:trHeight w:val="320"/>
        </w:trPr>
        <w:tc>
          <w:tcPr>
            <w:tcW w:w="1615" w:type="dxa"/>
            <w:tcBorders>
              <w:top w:val="nil"/>
              <w:left w:val="nil"/>
              <w:bottom w:val="nil"/>
              <w:right w:val="nil"/>
            </w:tcBorders>
            <w:shd w:val="clear" w:color="000000" w:fill="FFFFFF"/>
            <w:vAlign w:val="center"/>
            <w:hideMark/>
          </w:tcPr>
          <w:p w14:paraId="22F232EB"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P53_HUMAN</w:t>
            </w:r>
          </w:p>
        </w:tc>
        <w:tc>
          <w:tcPr>
            <w:tcW w:w="2168" w:type="dxa"/>
            <w:tcBorders>
              <w:top w:val="nil"/>
              <w:left w:val="nil"/>
              <w:bottom w:val="nil"/>
              <w:right w:val="nil"/>
            </w:tcBorders>
            <w:shd w:val="clear" w:color="000000" w:fill="FFFFFF"/>
            <w:vAlign w:val="center"/>
            <w:hideMark/>
          </w:tcPr>
          <w:p w14:paraId="40983331" w14:textId="77777777" w:rsidR="00200BCE" w:rsidRPr="00200BCE" w:rsidRDefault="00200BCE" w:rsidP="00200BCE">
            <w:pPr>
              <w:spacing w:line="240" w:lineRule="auto"/>
              <w:jc w:val="center"/>
              <w:rPr>
                <w:rFonts w:eastAsia="Times New Roman" w:cs="Calibri"/>
                <w:color w:val="000000"/>
                <w:lang w:val="da-DK"/>
              </w:rPr>
            </w:pPr>
            <w:r w:rsidRPr="00200BCE">
              <w:rPr>
                <w:rFonts w:eastAsia="Times New Roman" w:cs="Calibri"/>
                <w:color w:val="000000"/>
                <w:lang w:val="da-DK"/>
              </w:rPr>
              <w:t>587</w:t>
            </w:r>
          </w:p>
        </w:tc>
        <w:tc>
          <w:tcPr>
            <w:tcW w:w="1569" w:type="dxa"/>
            <w:tcBorders>
              <w:top w:val="nil"/>
              <w:left w:val="nil"/>
              <w:bottom w:val="nil"/>
              <w:right w:val="nil"/>
            </w:tcBorders>
            <w:shd w:val="clear" w:color="000000" w:fill="FFFFFF"/>
            <w:vAlign w:val="center"/>
            <w:hideMark/>
          </w:tcPr>
          <w:p w14:paraId="29F0C621"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P04637</w:t>
            </w:r>
          </w:p>
        </w:tc>
        <w:tc>
          <w:tcPr>
            <w:tcW w:w="3740" w:type="dxa"/>
            <w:tcBorders>
              <w:top w:val="nil"/>
              <w:left w:val="nil"/>
              <w:bottom w:val="nil"/>
              <w:right w:val="nil"/>
            </w:tcBorders>
            <w:shd w:val="clear" w:color="000000" w:fill="FFFFFF"/>
            <w:vAlign w:val="center"/>
            <w:hideMark/>
          </w:tcPr>
          <w:p w14:paraId="14EDA5F9"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Cellular tumor antigen p53</w:t>
            </w:r>
          </w:p>
        </w:tc>
      </w:tr>
      <w:tr w:rsidR="00200BCE" w:rsidRPr="00200BCE" w14:paraId="70AF8504" w14:textId="77777777" w:rsidTr="00CF270F">
        <w:trPr>
          <w:trHeight w:val="320"/>
        </w:trPr>
        <w:tc>
          <w:tcPr>
            <w:tcW w:w="1615" w:type="dxa"/>
            <w:tcBorders>
              <w:top w:val="nil"/>
              <w:left w:val="nil"/>
              <w:bottom w:val="nil"/>
              <w:right w:val="nil"/>
            </w:tcBorders>
            <w:shd w:val="clear" w:color="000000" w:fill="FFFFFF"/>
            <w:vAlign w:val="center"/>
            <w:hideMark/>
          </w:tcPr>
          <w:p w14:paraId="68F55B4D"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RS27A_HUMAN</w:t>
            </w:r>
          </w:p>
        </w:tc>
        <w:tc>
          <w:tcPr>
            <w:tcW w:w="2168" w:type="dxa"/>
            <w:tcBorders>
              <w:top w:val="nil"/>
              <w:left w:val="nil"/>
              <w:bottom w:val="nil"/>
              <w:right w:val="nil"/>
            </w:tcBorders>
            <w:shd w:val="clear" w:color="000000" w:fill="FFFFFF"/>
            <w:vAlign w:val="center"/>
            <w:hideMark/>
          </w:tcPr>
          <w:p w14:paraId="27BC7702" w14:textId="77777777" w:rsidR="00200BCE" w:rsidRPr="00200BCE" w:rsidRDefault="00200BCE" w:rsidP="00200BCE">
            <w:pPr>
              <w:spacing w:line="240" w:lineRule="auto"/>
              <w:jc w:val="center"/>
              <w:rPr>
                <w:rFonts w:eastAsia="Times New Roman" w:cs="Calibri"/>
                <w:color w:val="000000"/>
                <w:lang w:val="da-DK"/>
              </w:rPr>
            </w:pPr>
            <w:r w:rsidRPr="00200BCE">
              <w:rPr>
                <w:rFonts w:eastAsia="Times New Roman" w:cs="Calibri"/>
                <w:color w:val="000000"/>
                <w:lang w:val="da-DK"/>
              </w:rPr>
              <w:t>556</w:t>
            </w:r>
          </w:p>
        </w:tc>
        <w:tc>
          <w:tcPr>
            <w:tcW w:w="1569" w:type="dxa"/>
            <w:tcBorders>
              <w:top w:val="nil"/>
              <w:left w:val="nil"/>
              <w:bottom w:val="nil"/>
              <w:right w:val="nil"/>
            </w:tcBorders>
            <w:shd w:val="clear" w:color="000000" w:fill="FFFFFF"/>
            <w:vAlign w:val="center"/>
            <w:hideMark/>
          </w:tcPr>
          <w:p w14:paraId="042E5FFF"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P62979</w:t>
            </w:r>
          </w:p>
        </w:tc>
        <w:tc>
          <w:tcPr>
            <w:tcW w:w="3740" w:type="dxa"/>
            <w:tcBorders>
              <w:top w:val="nil"/>
              <w:left w:val="nil"/>
              <w:bottom w:val="nil"/>
              <w:right w:val="nil"/>
            </w:tcBorders>
            <w:shd w:val="clear" w:color="000000" w:fill="FFFFFF"/>
            <w:vAlign w:val="center"/>
            <w:hideMark/>
          </w:tcPr>
          <w:p w14:paraId="02256C11" w14:textId="77777777" w:rsidR="00200BCE" w:rsidRPr="00200BCE" w:rsidRDefault="00200BCE" w:rsidP="00200BCE">
            <w:pPr>
              <w:spacing w:line="240" w:lineRule="auto"/>
              <w:rPr>
                <w:rFonts w:eastAsia="Times New Roman" w:cs="Calibri"/>
                <w:color w:val="000000"/>
              </w:rPr>
            </w:pPr>
            <w:r w:rsidRPr="00200BCE">
              <w:rPr>
                <w:rFonts w:eastAsia="Times New Roman" w:cs="Calibri"/>
                <w:color w:val="000000"/>
              </w:rPr>
              <w:t>Ubiquitin-40S ribosomal protein S27a</w:t>
            </w:r>
          </w:p>
        </w:tc>
      </w:tr>
      <w:tr w:rsidR="00200BCE" w:rsidRPr="00200BCE" w14:paraId="4F94EC2A" w14:textId="77777777" w:rsidTr="00CF270F">
        <w:trPr>
          <w:trHeight w:val="320"/>
        </w:trPr>
        <w:tc>
          <w:tcPr>
            <w:tcW w:w="1615" w:type="dxa"/>
            <w:tcBorders>
              <w:top w:val="nil"/>
              <w:left w:val="nil"/>
              <w:bottom w:val="nil"/>
              <w:right w:val="nil"/>
            </w:tcBorders>
            <w:shd w:val="clear" w:color="000000" w:fill="FFFFFF"/>
            <w:vAlign w:val="center"/>
            <w:hideMark/>
          </w:tcPr>
          <w:p w14:paraId="188ED72E"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RL40_HUMAN</w:t>
            </w:r>
          </w:p>
        </w:tc>
        <w:tc>
          <w:tcPr>
            <w:tcW w:w="2168" w:type="dxa"/>
            <w:tcBorders>
              <w:top w:val="nil"/>
              <w:left w:val="nil"/>
              <w:bottom w:val="nil"/>
              <w:right w:val="nil"/>
            </w:tcBorders>
            <w:shd w:val="clear" w:color="000000" w:fill="FFFFFF"/>
            <w:vAlign w:val="center"/>
            <w:hideMark/>
          </w:tcPr>
          <w:p w14:paraId="3AE1B955" w14:textId="77777777" w:rsidR="00200BCE" w:rsidRPr="00200BCE" w:rsidRDefault="00200BCE" w:rsidP="00200BCE">
            <w:pPr>
              <w:spacing w:line="240" w:lineRule="auto"/>
              <w:jc w:val="center"/>
              <w:rPr>
                <w:rFonts w:eastAsia="Times New Roman" w:cs="Calibri"/>
                <w:color w:val="000000"/>
                <w:lang w:val="da-DK"/>
              </w:rPr>
            </w:pPr>
            <w:r w:rsidRPr="00200BCE">
              <w:rPr>
                <w:rFonts w:eastAsia="Times New Roman" w:cs="Calibri"/>
                <w:color w:val="000000"/>
                <w:lang w:val="da-DK"/>
              </w:rPr>
              <w:t>532</w:t>
            </w:r>
          </w:p>
        </w:tc>
        <w:tc>
          <w:tcPr>
            <w:tcW w:w="1569" w:type="dxa"/>
            <w:tcBorders>
              <w:top w:val="nil"/>
              <w:left w:val="nil"/>
              <w:bottom w:val="nil"/>
              <w:right w:val="nil"/>
            </w:tcBorders>
            <w:shd w:val="clear" w:color="000000" w:fill="FFFFFF"/>
            <w:vAlign w:val="center"/>
            <w:hideMark/>
          </w:tcPr>
          <w:p w14:paraId="008FBF82"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P62987</w:t>
            </w:r>
          </w:p>
        </w:tc>
        <w:tc>
          <w:tcPr>
            <w:tcW w:w="3740" w:type="dxa"/>
            <w:tcBorders>
              <w:top w:val="nil"/>
              <w:left w:val="nil"/>
              <w:bottom w:val="nil"/>
              <w:right w:val="nil"/>
            </w:tcBorders>
            <w:shd w:val="clear" w:color="000000" w:fill="FFFFFF"/>
            <w:vAlign w:val="center"/>
            <w:hideMark/>
          </w:tcPr>
          <w:p w14:paraId="25B29899" w14:textId="77777777" w:rsidR="00200BCE" w:rsidRPr="00200BCE" w:rsidRDefault="00200BCE" w:rsidP="00200BCE">
            <w:pPr>
              <w:spacing w:line="240" w:lineRule="auto"/>
              <w:rPr>
                <w:rFonts w:eastAsia="Times New Roman" w:cs="Calibri"/>
                <w:color w:val="000000"/>
              </w:rPr>
            </w:pPr>
            <w:r w:rsidRPr="00200BCE">
              <w:rPr>
                <w:rFonts w:eastAsia="Times New Roman" w:cs="Calibri"/>
                <w:color w:val="000000"/>
              </w:rPr>
              <w:t>Ubiquitin-60S ribosomal protein L40</w:t>
            </w:r>
          </w:p>
        </w:tc>
      </w:tr>
      <w:tr w:rsidR="00200BCE" w:rsidRPr="00200BCE" w14:paraId="09B5DC48" w14:textId="77777777" w:rsidTr="00CF270F">
        <w:trPr>
          <w:trHeight w:val="320"/>
        </w:trPr>
        <w:tc>
          <w:tcPr>
            <w:tcW w:w="1615" w:type="dxa"/>
            <w:tcBorders>
              <w:top w:val="nil"/>
              <w:left w:val="nil"/>
              <w:bottom w:val="nil"/>
              <w:right w:val="nil"/>
            </w:tcBorders>
            <w:shd w:val="clear" w:color="000000" w:fill="FFFFFF"/>
            <w:vAlign w:val="center"/>
            <w:hideMark/>
          </w:tcPr>
          <w:p w14:paraId="1F34F0A6"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HDAC1_HUMAN</w:t>
            </w:r>
          </w:p>
        </w:tc>
        <w:tc>
          <w:tcPr>
            <w:tcW w:w="2168" w:type="dxa"/>
            <w:tcBorders>
              <w:top w:val="nil"/>
              <w:left w:val="nil"/>
              <w:bottom w:val="nil"/>
              <w:right w:val="nil"/>
            </w:tcBorders>
            <w:shd w:val="clear" w:color="000000" w:fill="FFFFFF"/>
            <w:vAlign w:val="center"/>
            <w:hideMark/>
          </w:tcPr>
          <w:p w14:paraId="4D00C2F5" w14:textId="77777777" w:rsidR="00200BCE" w:rsidRPr="00200BCE" w:rsidRDefault="00200BCE" w:rsidP="00200BCE">
            <w:pPr>
              <w:spacing w:line="240" w:lineRule="auto"/>
              <w:jc w:val="center"/>
              <w:rPr>
                <w:rFonts w:eastAsia="Times New Roman" w:cs="Calibri"/>
                <w:color w:val="000000"/>
                <w:lang w:val="da-DK"/>
              </w:rPr>
            </w:pPr>
            <w:r w:rsidRPr="00200BCE">
              <w:rPr>
                <w:rFonts w:eastAsia="Times New Roman" w:cs="Calibri"/>
                <w:color w:val="000000"/>
                <w:lang w:val="da-DK"/>
              </w:rPr>
              <w:t>499</w:t>
            </w:r>
          </w:p>
        </w:tc>
        <w:tc>
          <w:tcPr>
            <w:tcW w:w="1569" w:type="dxa"/>
            <w:tcBorders>
              <w:top w:val="nil"/>
              <w:left w:val="nil"/>
              <w:bottom w:val="nil"/>
              <w:right w:val="nil"/>
            </w:tcBorders>
            <w:shd w:val="clear" w:color="000000" w:fill="FFFFFF"/>
            <w:vAlign w:val="center"/>
            <w:hideMark/>
          </w:tcPr>
          <w:p w14:paraId="314402C0"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Q13547</w:t>
            </w:r>
          </w:p>
        </w:tc>
        <w:tc>
          <w:tcPr>
            <w:tcW w:w="3740" w:type="dxa"/>
            <w:tcBorders>
              <w:top w:val="nil"/>
              <w:left w:val="nil"/>
              <w:bottom w:val="nil"/>
              <w:right w:val="nil"/>
            </w:tcBorders>
            <w:shd w:val="clear" w:color="000000" w:fill="FFFFFF"/>
            <w:vAlign w:val="center"/>
            <w:hideMark/>
          </w:tcPr>
          <w:p w14:paraId="192A601C" w14:textId="77777777" w:rsidR="00200BCE" w:rsidRPr="00200BCE" w:rsidRDefault="00200BCE" w:rsidP="00200BCE">
            <w:pPr>
              <w:spacing w:line="240" w:lineRule="auto"/>
              <w:rPr>
                <w:rFonts w:eastAsia="Times New Roman" w:cs="Calibri"/>
                <w:color w:val="000000"/>
                <w:lang w:val="da-DK"/>
              </w:rPr>
            </w:pPr>
            <w:proofErr w:type="spellStart"/>
            <w:r w:rsidRPr="00200BCE">
              <w:rPr>
                <w:rFonts w:eastAsia="Times New Roman" w:cs="Calibri"/>
                <w:color w:val="000000"/>
                <w:lang w:val="da-DK"/>
              </w:rPr>
              <w:t>Histone</w:t>
            </w:r>
            <w:proofErr w:type="spellEnd"/>
            <w:r w:rsidRPr="00200BCE">
              <w:rPr>
                <w:rFonts w:eastAsia="Times New Roman" w:cs="Calibri"/>
                <w:color w:val="000000"/>
                <w:lang w:val="da-DK"/>
              </w:rPr>
              <w:t xml:space="preserve"> </w:t>
            </w:r>
            <w:proofErr w:type="spellStart"/>
            <w:r w:rsidRPr="00200BCE">
              <w:rPr>
                <w:rFonts w:eastAsia="Times New Roman" w:cs="Calibri"/>
                <w:color w:val="000000"/>
                <w:lang w:val="da-DK"/>
              </w:rPr>
              <w:t>deacetylase</w:t>
            </w:r>
            <w:proofErr w:type="spellEnd"/>
            <w:r w:rsidRPr="00200BCE">
              <w:rPr>
                <w:rFonts w:eastAsia="Times New Roman" w:cs="Calibri"/>
                <w:color w:val="000000"/>
                <w:lang w:val="da-DK"/>
              </w:rPr>
              <w:t xml:space="preserve"> 1</w:t>
            </w:r>
          </w:p>
        </w:tc>
      </w:tr>
      <w:tr w:rsidR="00200BCE" w:rsidRPr="00200BCE" w14:paraId="3D46852C" w14:textId="77777777" w:rsidTr="00CF270F">
        <w:trPr>
          <w:trHeight w:val="320"/>
        </w:trPr>
        <w:tc>
          <w:tcPr>
            <w:tcW w:w="1615" w:type="dxa"/>
            <w:tcBorders>
              <w:top w:val="nil"/>
              <w:left w:val="nil"/>
              <w:bottom w:val="nil"/>
              <w:right w:val="nil"/>
            </w:tcBorders>
            <w:shd w:val="clear" w:color="000000" w:fill="FFFFFF"/>
            <w:vAlign w:val="center"/>
            <w:hideMark/>
          </w:tcPr>
          <w:p w14:paraId="20D05BEC"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GRB2_HUMAN</w:t>
            </w:r>
          </w:p>
        </w:tc>
        <w:tc>
          <w:tcPr>
            <w:tcW w:w="2168" w:type="dxa"/>
            <w:tcBorders>
              <w:top w:val="nil"/>
              <w:left w:val="nil"/>
              <w:bottom w:val="nil"/>
              <w:right w:val="nil"/>
            </w:tcBorders>
            <w:shd w:val="clear" w:color="000000" w:fill="FFFFFF"/>
            <w:vAlign w:val="center"/>
            <w:hideMark/>
          </w:tcPr>
          <w:p w14:paraId="74633530" w14:textId="77777777" w:rsidR="00200BCE" w:rsidRPr="00200BCE" w:rsidRDefault="00200BCE" w:rsidP="00200BCE">
            <w:pPr>
              <w:spacing w:line="240" w:lineRule="auto"/>
              <w:jc w:val="center"/>
              <w:rPr>
                <w:rFonts w:eastAsia="Times New Roman" w:cs="Calibri"/>
                <w:color w:val="000000"/>
                <w:lang w:val="da-DK"/>
              </w:rPr>
            </w:pPr>
            <w:r w:rsidRPr="00200BCE">
              <w:rPr>
                <w:rFonts w:eastAsia="Times New Roman" w:cs="Calibri"/>
                <w:color w:val="000000"/>
                <w:lang w:val="da-DK"/>
              </w:rPr>
              <w:t>484</w:t>
            </w:r>
          </w:p>
        </w:tc>
        <w:tc>
          <w:tcPr>
            <w:tcW w:w="1569" w:type="dxa"/>
            <w:tcBorders>
              <w:top w:val="nil"/>
              <w:left w:val="nil"/>
              <w:bottom w:val="nil"/>
              <w:right w:val="nil"/>
            </w:tcBorders>
            <w:shd w:val="clear" w:color="000000" w:fill="FFFFFF"/>
            <w:vAlign w:val="center"/>
            <w:hideMark/>
          </w:tcPr>
          <w:p w14:paraId="1CFC6515"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P62993</w:t>
            </w:r>
          </w:p>
        </w:tc>
        <w:tc>
          <w:tcPr>
            <w:tcW w:w="3740" w:type="dxa"/>
            <w:tcBorders>
              <w:top w:val="nil"/>
              <w:left w:val="nil"/>
              <w:bottom w:val="nil"/>
              <w:right w:val="nil"/>
            </w:tcBorders>
            <w:shd w:val="clear" w:color="000000" w:fill="FFFFFF"/>
            <w:vAlign w:val="center"/>
            <w:hideMark/>
          </w:tcPr>
          <w:p w14:paraId="19BE86CF" w14:textId="77777777" w:rsidR="00200BCE" w:rsidRPr="00200BCE" w:rsidRDefault="00200BCE" w:rsidP="00200BCE">
            <w:pPr>
              <w:spacing w:line="240" w:lineRule="auto"/>
              <w:rPr>
                <w:rFonts w:eastAsia="Times New Roman" w:cs="Calibri"/>
                <w:color w:val="000000"/>
              </w:rPr>
            </w:pPr>
            <w:r w:rsidRPr="00200BCE">
              <w:rPr>
                <w:rFonts w:eastAsia="Times New Roman" w:cs="Calibri"/>
                <w:color w:val="000000"/>
              </w:rPr>
              <w:t>Growth factor receptor-bound protein 2</w:t>
            </w:r>
          </w:p>
        </w:tc>
      </w:tr>
      <w:tr w:rsidR="00200BCE" w:rsidRPr="00200BCE" w14:paraId="1C1A6E17" w14:textId="77777777" w:rsidTr="00CF270F">
        <w:trPr>
          <w:trHeight w:val="320"/>
        </w:trPr>
        <w:tc>
          <w:tcPr>
            <w:tcW w:w="1615" w:type="dxa"/>
            <w:tcBorders>
              <w:top w:val="nil"/>
              <w:left w:val="nil"/>
              <w:bottom w:val="nil"/>
              <w:right w:val="nil"/>
            </w:tcBorders>
            <w:shd w:val="clear" w:color="000000" w:fill="FFFFFF"/>
            <w:vAlign w:val="center"/>
            <w:hideMark/>
          </w:tcPr>
          <w:p w14:paraId="556FB7E2"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UBC_HUMAN</w:t>
            </w:r>
          </w:p>
        </w:tc>
        <w:tc>
          <w:tcPr>
            <w:tcW w:w="2168" w:type="dxa"/>
            <w:tcBorders>
              <w:top w:val="nil"/>
              <w:left w:val="nil"/>
              <w:bottom w:val="nil"/>
              <w:right w:val="nil"/>
            </w:tcBorders>
            <w:shd w:val="clear" w:color="000000" w:fill="FFFFFF"/>
            <w:vAlign w:val="center"/>
            <w:hideMark/>
          </w:tcPr>
          <w:p w14:paraId="39EE3D35" w14:textId="77777777" w:rsidR="00200BCE" w:rsidRPr="00200BCE" w:rsidRDefault="00200BCE" w:rsidP="00200BCE">
            <w:pPr>
              <w:spacing w:line="240" w:lineRule="auto"/>
              <w:jc w:val="center"/>
              <w:rPr>
                <w:rFonts w:eastAsia="Times New Roman" w:cs="Calibri"/>
                <w:color w:val="000000"/>
                <w:lang w:val="da-DK"/>
              </w:rPr>
            </w:pPr>
            <w:r w:rsidRPr="00200BCE">
              <w:rPr>
                <w:rFonts w:eastAsia="Times New Roman" w:cs="Calibri"/>
                <w:color w:val="000000"/>
                <w:lang w:val="da-DK"/>
              </w:rPr>
              <w:t>454</w:t>
            </w:r>
          </w:p>
        </w:tc>
        <w:tc>
          <w:tcPr>
            <w:tcW w:w="1569" w:type="dxa"/>
            <w:tcBorders>
              <w:top w:val="nil"/>
              <w:left w:val="nil"/>
              <w:bottom w:val="nil"/>
              <w:right w:val="nil"/>
            </w:tcBorders>
            <w:shd w:val="clear" w:color="000000" w:fill="FFFFFF"/>
            <w:vAlign w:val="center"/>
            <w:hideMark/>
          </w:tcPr>
          <w:p w14:paraId="03AEE782"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P0CG48</w:t>
            </w:r>
          </w:p>
        </w:tc>
        <w:tc>
          <w:tcPr>
            <w:tcW w:w="3740" w:type="dxa"/>
            <w:tcBorders>
              <w:top w:val="nil"/>
              <w:left w:val="nil"/>
              <w:bottom w:val="nil"/>
              <w:right w:val="nil"/>
            </w:tcBorders>
            <w:shd w:val="clear" w:color="000000" w:fill="FFFFFF"/>
            <w:vAlign w:val="center"/>
            <w:hideMark/>
          </w:tcPr>
          <w:p w14:paraId="67F4241D" w14:textId="77777777" w:rsidR="00200BCE" w:rsidRPr="00200BCE" w:rsidRDefault="00200BCE" w:rsidP="00200BCE">
            <w:pPr>
              <w:spacing w:line="240" w:lineRule="auto"/>
              <w:rPr>
                <w:rFonts w:eastAsia="Times New Roman" w:cs="Calibri"/>
                <w:color w:val="000000"/>
                <w:lang w:val="da-DK"/>
              </w:rPr>
            </w:pPr>
            <w:proofErr w:type="spellStart"/>
            <w:r w:rsidRPr="00200BCE">
              <w:rPr>
                <w:rFonts w:eastAsia="Times New Roman" w:cs="Calibri"/>
                <w:color w:val="000000"/>
                <w:lang w:val="da-DK"/>
              </w:rPr>
              <w:t>Polyubiquitin</w:t>
            </w:r>
            <w:proofErr w:type="spellEnd"/>
            <w:r w:rsidRPr="00200BCE">
              <w:rPr>
                <w:rFonts w:eastAsia="Times New Roman" w:cs="Calibri"/>
                <w:color w:val="000000"/>
                <w:lang w:val="da-DK"/>
              </w:rPr>
              <w:t>-C</w:t>
            </w:r>
          </w:p>
        </w:tc>
      </w:tr>
      <w:tr w:rsidR="00200BCE" w:rsidRPr="00200BCE" w14:paraId="4659E009" w14:textId="77777777" w:rsidTr="00CF270F">
        <w:trPr>
          <w:trHeight w:val="320"/>
        </w:trPr>
        <w:tc>
          <w:tcPr>
            <w:tcW w:w="1615" w:type="dxa"/>
            <w:tcBorders>
              <w:top w:val="nil"/>
              <w:left w:val="nil"/>
              <w:bottom w:val="nil"/>
              <w:right w:val="nil"/>
            </w:tcBorders>
            <w:shd w:val="clear" w:color="000000" w:fill="FFFFFF"/>
            <w:vAlign w:val="center"/>
            <w:hideMark/>
          </w:tcPr>
          <w:p w14:paraId="3CFE1E01"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SUMO3_HUMAN</w:t>
            </w:r>
          </w:p>
        </w:tc>
        <w:tc>
          <w:tcPr>
            <w:tcW w:w="2168" w:type="dxa"/>
            <w:tcBorders>
              <w:top w:val="nil"/>
              <w:left w:val="nil"/>
              <w:bottom w:val="nil"/>
              <w:right w:val="nil"/>
            </w:tcBorders>
            <w:shd w:val="clear" w:color="000000" w:fill="FFFFFF"/>
            <w:vAlign w:val="center"/>
            <w:hideMark/>
          </w:tcPr>
          <w:p w14:paraId="7BD1E84C" w14:textId="77777777" w:rsidR="00200BCE" w:rsidRPr="00200BCE" w:rsidRDefault="00200BCE" w:rsidP="00200BCE">
            <w:pPr>
              <w:spacing w:line="240" w:lineRule="auto"/>
              <w:jc w:val="center"/>
              <w:rPr>
                <w:rFonts w:eastAsia="Times New Roman" w:cs="Calibri"/>
                <w:color w:val="000000"/>
                <w:lang w:val="da-DK"/>
              </w:rPr>
            </w:pPr>
            <w:r w:rsidRPr="00200BCE">
              <w:rPr>
                <w:rFonts w:eastAsia="Times New Roman" w:cs="Calibri"/>
                <w:color w:val="000000"/>
                <w:lang w:val="da-DK"/>
              </w:rPr>
              <w:t>447</w:t>
            </w:r>
          </w:p>
        </w:tc>
        <w:tc>
          <w:tcPr>
            <w:tcW w:w="1569" w:type="dxa"/>
            <w:tcBorders>
              <w:top w:val="nil"/>
              <w:left w:val="nil"/>
              <w:bottom w:val="nil"/>
              <w:right w:val="nil"/>
            </w:tcBorders>
            <w:shd w:val="clear" w:color="000000" w:fill="FFFFFF"/>
            <w:vAlign w:val="center"/>
            <w:hideMark/>
          </w:tcPr>
          <w:p w14:paraId="3EC9A6F1"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P55854</w:t>
            </w:r>
          </w:p>
        </w:tc>
        <w:tc>
          <w:tcPr>
            <w:tcW w:w="3740" w:type="dxa"/>
            <w:tcBorders>
              <w:top w:val="nil"/>
              <w:left w:val="nil"/>
              <w:bottom w:val="nil"/>
              <w:right w:val="nil"/>
            </w:tcBorders>
            <w:shd w:val="clear" w:color="000000" w:fill="FFFFFF"/>
            <w:vAlign w:val="center"/>
            <w:hideMark/>
          </w:tcPr>
          <w:p w14:paraId="591644CA"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 xml:space="preserve">Small </w:t>
            </w:r>
            <w:proofErr w:type="spellStart"/>
            <w:r w:rsidRPr="00200BCE">
              <w:rPr>
                <w:rFonts w:eastAsia="Times New Roman" w:cs="Calibri"/>
                <w:color w:val="000000"/>
                <w:lang w:val="da-DK"/>
              </w:rPr>
              <w:t>ubiquitin-related</w:t>
            </w:r>
            <w:proofErr w:type="spellEnd"/>
            <w:r w:rsidRPr="00200BCE">
              <w:rPr>
                <w:rFonts w:eastAsia="Times New Roman" w:cs="Calibri"/>
                <w:color w:val="000000"/>
                <w:lang w:val="da-DK"/>
              </w:rPr>
              <w:t xml:space="preserve"> </w:t>
            </w:r>
            <w:proofErr w:type="spellStart"/>
            <w:r w:rsidRPr="00200BCE">
              <w:rPr>
                <w:rFonts w:eastAsia="Times New Roman" w:cs="Calibri"/>
                <w:color w:val="000000"/>
                <w:lang w:val="da-DK"/>
              </w:rPr>
              <w:t>modifier</w:t>
            </w:r>
            <w:proofErr w:type="spellEnd"/>
            <w:r w:rsidRPr="00200BCE">
              <w:rPr>
                <w:rFonts w:eastAsia="Times New Roman" w:cs="Calibri"/>
                <w:color w:val="000000"/>
                <w:lang w:val="da-DK"/>
              </w:rPr>
              <w:t xml:space="preserve"> 3</w:t>
            </w:r>
          </w:p>
        </w:tc>
      </w:tr>
      <w:tr w:rsidR="00200BCE" w:rsidRPr="00200BCE" w14:paraId="5D66D9FD" w14:textId="77777777" w:rsidTr="00CF270F">
        <w:trPr>
          <w:trHeight w:val="320"/>
        </w:trPr>
        <w:tc>
          <w:tcPr>
            <w:tcW w:w="1615" w:type="dxa"/>
            <w:tcBorders>
              <w:top w:val="nil"/>
              <w:left w:val="nil"/>
              <w:bottom w:val="single" w:sz="4" w:space="0" w:color="auto"/>
              <w:right w:val="nil"/>
            </w:tcBorders>
            <w:shd w:val="clear" w:color="000000" w:fill="FFFFFF"/>
            <w:vAlign w:val="center"/>
            <w:hideMark/>
          </w:tcPr>
          <w:p w14:paraId="00F48D45"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HS90A_HUMAN</w:t>
            </w:r>
          </w:p>
        </w:tc>
        <w:tc>
          <w:tcPr>
            <w:tcW w:w="2168" w:type="dxa"/>
            <w:tcBorders>
              <w:top w:val="nil"/>
              <w:left w:val="nil"/>
              <w:bottom w:val="single" w:sz="4" w:space="0" w:color="auto"/>
              <w:right w:val="nil"/>
            </w:tcBorders>
            <w:shd w:val="clear" w:color="000000" w:fill="FFFFFF"/>
            <w:vAlign w:val="center"/>
            <w:hideMark/>
          </w:tcPr>
          <w:p w14:paraId="40DC34EE" w14:textId="77777777" w:rsidR="00200BCE" w:rsidRPr="00200BCE" w:rsidRDefault="00200BCE" w:rsidP="00200BCE">
            <w:pPr>
              <w:spacing w:line="240" w:lineRule="auto"/>
              <w:jc w:val="center"/>
              <w:rPr>
                <w:rFonts w:eastAsia="Times New Roman" w:cs="Calibri"/>
                <w:color w:val="000000"/>
                <w:lang w:val="da-DK"/>
              </w:rPr>
            </w:pPr>
            <w:r w:rsidRPr="00200BCE">
              <w:rPr>
                <w:rFonts w:eastAsia="Times New Roman" w:cs="Calibri"/>
                <w:color w:val="000000"/>
                <w:lang w:val="da-DK"/>
              </w:rPr>
              <w:t>447</w:t>
            </w:r>
          </w:p>
        </w:tc>
        <w:tc>
          <w:tcPr>
            <w:tcW w:w="1569" w:type="dxa"/>
            <w:tcBorders>
              <w:top w:val="nil"/>
              <w:left w:val="nil"/>
              <w:bottom w:val="single" w:sz="4" w:space="0" w:color="auto"/>
              <w:right w:val="nil"/>
            </w:tcBorders>
            <w:shd w:val="clear" w:color="000000" w:fill="FFFFFF"/>
            <w:vAlign w:val="center"/>
            <w:hideMark/>
          </w:tcPr>
          <w:p w14:paraId="5AE77663" w14:textId="77777777" w:rsidR="00200BCE" w:rsidRPr="00200BCE" w:rsidRDefault="00200BCE" w:rsidP="00200BCE">
            <w:pPr>
              <w:spacing w:line="240" w:lineRule="auto"/>
              <w:rPr>
                <w:rFonts w:eastAsia="Times New Roman" w:cs="Calibri"/>
                <w:color w:val="000000"/>
                <w:lang w:val="da-DK"/>
              </w:rPr>
            </w:pPr>
            <w:r w:rsidRPr="00200BCE">
              <w:rPr>
                <w:rFonts w:eastAsia="Times New Roman" w:cs="Calibri"/>
                <w:color w:val="000000"/>
                <w:lang w:val="da-DK"/>
              </w:rPr>
              <w:t>P07900</w:t>
            </w:r>
          </w:p>
        </w:tc>
        <w:tc>
          <w:tcPr>
            <w:tcW w:w="3740" w:type="dxa"/>
            <w:tcBorders>
              <w:top w:val="nil"/>
              <w:left w:val="nil"/>
              <w:bottom w:val="single" w:sz="4" w:space="0" w:color="auto"/>
              <w:right w:val="nil"/>
            </w:tcBorders>
            <w:shd w:val="clear" w:color="000000" w:fill="FFFFFF"/>
            <w:vAlign w:val="center"/>
            <w:hideMark/>
          </w:tcPr>
          <w:p w14:paraId="7CB596CB" w14:textId="77777777" w:rsidR="00200BCE" w:rsidRPr="00200BCE" w:rsidRDefault="00200BCE" w:rsidP="00200BCE">
            <w:pPr>
              <w:spacing w:line="240" w:lineRule="auto"/>
              <w:rPr>
                <w:rFonts w:eastAsia="Times New Roman" w:cs="Calibri"/>
                <w:color w:val="000000"/>
              </w:rPr>
            </w:pPr>
            <w:r w:rsidRPr="00200BCE">
              <w:rPr>
                <w:rFonts w:eastAsia="Times New Roman" w:cs="Calibri"/>
                <w:color w:val="000000"/>
              </w:rPr>
              <w:t>Heat shock protein HSP 90-alpha</w:t>
            </w:r>
          </w:p>
        </w:tc>
      </w:tr>
    </w:tbl>
    <w:p w14:paraId="3F401E5D" w14:textId="77777777" w:rsidR="006C161D" w:rsidRDefault="006C161D">
      <w:pPr>
        <w:spacing w:line="240" w:lineRule="auto"/>
        <w:rPr>
          <w:rFonts w:asciiTheme="majorHAnsi" w:eastAsiaTheme="majorEastAsia" w:hAnsiTheme="majorHAnsi" w:cstheme="majorBidi"/>
          <w:b/>
          <w:bCs/>
          <w:color w:val="345A8A" w:themeColor="accent1" w:themeShade="B5"/>
          <w:sz w:val="32"/>
          <w:szCs w:val="32"/>
        </w:rPr>
      </w:pPr>
      <w:r>
        <w:br w:type="page"/>
      </w:r>
    </w:p>
    <w:p w14:paraId="6231E26A" w14:textId="4DD6A9E2" w:rsidR="006C161D" w:rsidRPr="005A668F" w:rsidRDefault="006C161D" w:rsidP="006C161D">
      <w:pPr>
        <w:pStyle w:val="Heading1"/>
      </w:pPr>
      <w:r w:rsidRPr="005A668F">
        <w:lastRenderedPageBreak/>
        <w:t>References</w:t>
      </w:r>
    </w:p>
    <w:p w14:paraId="2EC7F8AA" w14:textId="77777777" w:rsidR="006C161D" w:rsidRPr="006C161D" w:rsidRDefault="006C161D" w:rsidP="006C161D">
      <w:pPr>
        <w:widowControl w:val="0"/>
        <w:autoSpaceDE w:val="0"/>
        <w:autoSpaceDN w:val="0"/>
        <w:adjustRightInd w:val="0"/>
        <w:rPr>
          <w:rFonts w:cs="Times New Roman"/>
          <w:noProof/>
          <w:lang w:val="da-DK"/>
        </w:rPr>
      </w:pPr>
      <w:r w:rsidRPr="005A668F">
        <w:fldChar w:fldCharType="begin" w:fldLock="1"/>
      </w:r>
      <w:r w:rsidRPr="005A668F">
        <w:instrText xml:space="preserve">ADDIN Mendeley Bibliography CSL_BIBLIOGRAPHY </w:instrText>
      </w:r>
      <w:r w:rsidRPr="005A668F">
        <w:fldChar w:fldCharType="separate"/>
      </w:r>
      <w:r w:rsidRPr="006C161D">
        <w:rPr>
          <w:rFonts w:cs="Times New Roman"/>
          <w:noProof/>
        </w:rPr>
        <w:t xml:space="preserve">1. von Mering C, Krause R, Snel B, Cornell M, Oliver SG, Fields S, et al. Comparative assessment of large-scale data sets of protein–protein interactions. </w:t>
      </w:r>
      <w:r w:rsidRPr="006C161D">
        <w:rPr>
          <w:rFonts w:cs="Times New Roman"/>
          <w:noProof/>
          <w:lang w:val="da-DK"/>
        </w:rPr>
        <w:t>Nature. 2002;417:399–403. doi:10.1038/nature750.</w:t>
      </w:r>
    </w:p>
    <w:p w14:paraId="489B6AC6" w14:textId="77777777" w:rsidR="006C161D" w:rsidRPr="006C161D" w:rsidRDefault="006C161D" w:rsidP="006C161D">
      <w:pPr>
        <w:widowControl w:val="0"/>
        <w:autoSpaceDE w:val="0"/>
        <w:autoSpaceDN w:val="0"/>
        <w:adjustRightInd w:val="0"/>
        <w:rPr>
          <w:rFonts w:cs="Times New Roman"/>
          <w:noProof/>
        </w:rPr>
      </w:pPr>
      <w:r w:rsidRPr="006C161D">
        <w:rPr>
          <w:rFonts w:cs="Times New Roman"/>
          <w:noProof/>
          <w:lang w:val="da-DK"/>
        </w:rPr>
        <w:t xml:space="preserve">2. Li T, Wernersson R, Hansen RB, Horn H, Mercer J, Slodkowicz G, et al. </w:t>
      </w:r>
      <w:r w:rsidRPr="006C161D">
        <w:rPr>
          <w:rFonts w:cs="Times New Roman"/>
          <w:noProof/>
        </w:rPr>
        <w:t>A scored human protein–protein interaction network to catalyze genomic interpretation. Nat Methods. 2017;14:61–4. doi:10.1038/nmeth.4083.</w:t>
      </w:r>
    </w:p>
    <w:p w14:paraId="0D5BFFAE" w14:textId="77777777" w:rsidR="006C161D" w:rsidRPr="006C161D" w:rsidRDefault="006C161D" w:rsidP="006C161D">
      <w:pPr>
        <w:widowControl w:val="0"/>
        <w:autoSpaceDE w:val="0"/>
        <w:autoSpaceDN w:val="0"/>
        <w:adjustRightInd w:val="0"/>
        <w:rPr>
          <w:rFonts w:cs="Times New Roman"/>
          <w:noProof/>
        </w:rPr>
      </w:pPr>
      <w:r w:rsidRPr="006C161D">
        <w:rPr>
          <w:rFonts w:cs="Times New Roman"/>
          <w:noProof/>
        </w:rPr>
        <w:t>3. Mellacheruvu D, Wright Z, Couzens AL, Lambert J-P, St-Denis NA, Li T, et al. The CRAPome: a contaminant repository for affinity purification–mass spectrometry data. Nat Methods. 2013;10:730–6. doi:10.1038/nmeth.2557.</w:t>
      </w:r>
    </w:p>
    <w:p w14:paraId="025E07E4" w14:textId="2D2FD209" w:rsidR="006C161D" w:rsidRPr="00875F9E" w:rsidRDefault="006C161D" w:rsidP="006C161D">
      <w:pPr>
        <w:widowControl w:val="0"/>
        <w:autoSpaceDE w:val="0"/>
        <w:autoSpaceDN w:val="0"/>
        <w:adjustRightInd w:val="0"/>
      </w:pPr>
      <w:r w:rsidRPr="006C161D">
        <w:rPr>
          <w:rFonts w:cs="Times New Roman"/>
          <w:noProof/>
        </w:rPr>
        <w:t>4. Jeong H, Mason SP, Barabási A-L, Oltvai ZN. Lethality and centrality in protein networks. Nature. 2001;411:41–2. doi:10.1038/35075138.</w:t>
      </w:r>
      <w:r w:rsidRPr="005A668F">
        <w:fldChar w:fldCharType="end"/>
      </w:r>
    </w:p>
    <w:sectPr w:rsidR="006C161D" w:rsidRPr="00875F9E" w:rsidSect="002B6933">
      <w:pgSz w:w="11901" w:h="16817"/>
      <w:pgMar w:top="1440" w:right="1797" w:bottom="1440" w:left="1797" w:header="709" w:footer="709" w:gutter="0"/>
      <w:lnNumType w:countBy="1" w:restart="continuous"/>
      <w:cols w:space="720"/>
      <w:docGrid w:linePitch="27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1237D" w16cex:dateUtc="2020-11-19T16:01:00Z"/>
  <w16cex:commentExtensible w16cex:durableId="23612929" w16cex:dateUtc="2020-11-19T16:26:00Z"/>
  <w16cex:commentExtensible w16cex:durableId="23610900" w16cex:dateUtc="2020-11-19T14:08:00Z"/>
  <w16cex:commentExtensible w16cex:durableId="23612B33" w16cex:dateUtc="2020-11-19T16:34:00Z"/>
  <w16cex:commentExtensible w16cex:durableId="236520AB" w16cex:dateUtc="2020-11-22T16:38:00Z"/>
  <w16cex:commentExtensible w16cex:durableId="2361225A" w16cex:dateUtc="2020-11-19T15: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5CFE53" w14:textId="77777777" w:rsidR="00FE2FF1" w:rsidRDefault="00FE2FF1" w:rsidP="00BF4C7D">
      <w:r>
        <w:separator/>
      </w:r>
    </w:p>
  </w:endnote>
  <w:endnote w:type="continuationSeparator" w:id="0">
    <w:p w14:paraId="431BF5FF" w14:textId="77777777" w:rsidR="00FE2FF1" w:rsidRDefault="00FE2FF1" w:rsidP="00BF4C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oto Sans Symbols">
    <w:altName w:val="Calibri"/>
    <w:panose1 w:val="020B0604020202020204"/>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46561301"/>
      <w:docPartObj>
        <w:docPartGallery w:val="Page Numbers (Bottom of Page)"/>
        <w:docPartUnique/>
      </w:docPartObj>
    </w:sdtPr>
    <w:sdtEndPr>
      <w:rPr>
        <w:rStyle w:val="PageNumber"/>
      </w:rPr>
    </w:sdtEndPr>
    <w:sdtContent>
      <w:p w14:paraId="4ABCD89A" w14:textId="0C68F59C" w:rsidR="0071207A" w:rsidRDefault="0071207A" w:rsidP="00FC73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4606AF" w14:textId="77777777" w:rsidR="0071207A" w:rsidRDefault="0071207A" w:rsidP="001018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3980426"/>
      <w:docPartObj>
        <w:docPartGallery w:val="Page Numbers (Bottom of Page)"/>
        <w:docPartUnique/>
      </w:docPartObj>
    </w:sdtPr>
    <w:sdtEndPr>
      <w:rPr>
        <w:rStyle w:val="PageNumber"/>
      </w:rPr>
    </w:sdtEndPr>
    <w:sdtContent>
      <w:p w14:paraId="17670BB8" w14:textId="1CC6C840" w:rsidR="0071207A" w:rsidRDefault="0071207A" w:rsidP="00A96814">
        <w:pPr>
          <w:pStyle w:val="Footer"/>
          <w:framePr w:wrap="none" w:vAnchor="text" w:hAnchor="margin" w:xAlign="right" w:y="1"/>
          <w:suppressLineNumbers/>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57C2265" w14:textId="77777777" w:rsidR="0071207A" w:rsidRDefault="0071207A" w:rsidP="001018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7A2E32" w14:textId="77777777" w:rsidR="00FE2FF1" w:rsidRDefault="00FE2FF1" w:rsidP="00BF4C7D">
      <w:r>
        <w:separator/>
      </w:r>
    </w:p>
  </w:footnote>
  <w:footnote w:type="continuationSeparator" w:id="0">
    <w:p w14:paraId="286D56A1" w14:textId="77777777" w:rsidR="00FE2FF1" w:rsidRDefault="00FE2FF1" w:rsidP="00BF4C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F1770E"/>
    <w:multiLevelType w:val="multilevel"/>
    <w:tmpl w:val="2B2CB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C8C27CB"/>
    <w:multiLevelType w:val="multilevel"/>
    <w:tmpl w:val="A91AC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1B5267"/>
    <w:multiLevelType w:val="multilevel"/>
    <w:tmpl w:val="263C3AB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2FE8101D"/>
    <w:multiLevelType w:val="multilevel"/>
    <w:tmpl w:val="AB4C2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EC4331D"/>
    <w:multiLevelType w:val="hybridMultilevel"/>
    <w:tmpl w:val="4448FB7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B751CC"/>
    <w:multiLevelType w:val="multilevel"/>
    <w:tmpl w:val="6F50C81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D4E1E8D"/>
    <w:multiLevelType w:val="multilevel"/>
    <w:tmpl w:val="5834271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9D062AF"/>
    <w:multiLevelType w:val="multilevel"/>
    <w:tmpl w:val="5E9297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2"/>
  </w:num>
  <w:num w:numId="3">
    <w:abstractNumId w:val="7"/>
  </w:num>
  <w:num w:numId="4">
    <w:abstractNumId w:val="5"/>
  </w:num>
  <w:num w:numId="5">
    <w:abstractNumId w:val="4"/>
  </w:num>
  <w:num w:numId="6">
    <w:abstractNumId w:val="3"/>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32F5"/>
    <w:rsid w:val="00003F2D"/>
    <w:rsid w:val="00004330"/>
    <w:rsid w:val="00004869"/>
    <w:rsid w:val="0000602E"/>
    <w:rsid w:val="00007410"/>
    <w:rsid w:val="00010100"/>
    <w:rsid w:val="000124E7"/>
    <w:rsid w:val="00017490"/>
    <w:rsid w:val="000238FE"/>
    <w:rsid w:val="00034A2B"/>
    <w:rsid w:val="00035A1F"/>
    <w:rsid w:val="00035B4C"/>
    <w:rsid w:val="00036BE2"/>
    <w:rsid w:val="00041819"/>
    <w:rsid w:val="00042BD8"/>
    <w:rsid w:val="0005007D"/>
    <w:rsid w:val="0005353C"/>
    <w:rsid w:val="00056C0A"/>
    <w:rsid w:val="00066037"/>
    <w:rsid w:val="0006728A"/>
    <w:rsid w:val="00067C89"/>
    <w:rsid w:val="00076593"/>
    <w:rsid w:val="00082C1A"/>
    <w:rsid w:val="00083DFE"/>
    <w:rsid w:val="00086E1E"/>
    <w:rsid w:val="000921E7"/>
    <w:rsid w:val="0009352B"/>
    <w:rsid w:val="00094625"/>
    <w:rsid w:val="0009675B"/>
    <w:rsid w:val="00097393"/>
    <w:rsid w:val="00097539"/>
    <w:rsid w:val="000A1205"/>
    <w:rsid w:val="000A1555"/>
    <w:rsid w:val="000A20AF"/>
    <w:rsid w:val="000A77F2"/>
    <w:rsid w:val="000B0EE5"/>
    <w:rsid w:val="000B23EE"/>
    <w:rsid w:val="000B368F"/>
    <w:rsid w:val="000B4D17"/>
    <w:rsid w:val="000B7B3B"/>
    <w:rsid w:val="000C38CC"/>
    <w:rsid w:val="000C6011"/>
    <w:rsid w:val="000C6046"/>
    <w:rsid w:val="000D6A68"/>
    <w:rsid w:val="000E41BB"/>
    <w:rsid w:val="000E4EB7"/>
    <w:rsid w:val="000E696C"/>
    <w:rsid w:val="000E7082"/>
    <w:rsid w:val="000F40C3"/>
    <w:rsid w:val="000F5542"/>
    <w:rsid w:val="000F5567"/>
    <w:rsid w:val="000F6A09"/>
    <w:rsid w:val="001018EC"/>
    <w:rsid w:val="00103479"/>
    <w:rsid w:val="00104649"/>
    <w:rsid w:val="0010507D"/>
    <w:rsid w:val="0011034A"/>
    <w:rsid w:val="001149EA"/>
    <w:rsid w:val="00114E71"/>
    <w:rsid w:val="001179CD"/>
    <w:rsid w:val="0012765C"/>
    <w:rsid w:val="001348B4"/>
    <w:rsid w:val="00142A6F"/>
    <w:rsid w:val="0014657C"/>
    <w:rsid w:val="001532A1"/>
    <w:rsid w:val="00153636"/>
    <w:rsid w:val="001602D8"/>
    <w:rsid w:val="001727AF"/>
    <w:rsid w:val="001746EA"/>
    <w:rsid w:val="001763DF"/>
    <w:rsid w:val="00180340"/>
    <w:rsid w:val="001808F0"/>
    <w:rsid w:val="0018098B"/>
    <w:rsid w:val="00180A7A"/>
    <w:rsid w:val="001840BE"/>
    <w:rsid w:val="00185088"/>
    <w:rsid w:val="00185911"/>
    <w:rsid w:val="00186346"/>
    <w:rsid w:val="00191262"/>
    <w:rsid w:val="00191BAF"/>
    <w:rsid w:val="001952DB"/>
    <w:rsid w:val="001B14F6"/>
    <w:rsid w:val="001B6F9C"/>
    <w:rsid w:val="001C330A"/>
    <w:rsid w:val="001C5EEB"/>
    <w:rsid w:val="001D5B3C"/>
    <w:rsid w:val="001F40C2"/>
    <w:rsid w:val="001F7CF8"/>
    <w:rsid w:val="00200BCE"/>
    <w:rsid w:val="00200C7F"/>
    <w:rsid w:val="00204485"/>
    <w:rsid w:val="00210B04"/>
    <w:rsid w:val="002244CB"/>
    <w:rsid w:val="00224EDB"/>
    <w:rsid w:val="00227192"/>
    <w:rsid w:val="002304F1"/>
    <w:rsid w:val="00233A4B"/>
    <w:rsid w:val="00236B9E"/>
    <w:rsid w:val="00236BA2"/>
    <w:rsid w:val="00244971"/>
    <w:rsid w:val="00247679"/>
    <w:rsid w:val="00247944"/>
    <w:rsid w:val="002513D2"/>
    <w:rsid w:val="00251850"/>
    <w:rsid w:val="002544E1"/>
    <w:rsid w:val="00257E0D"/>
    <w:rsid w:val="0026205B"/>
    <w:rsid w:val="002660C8"/>
    <w:rsid w:val="00271157"/>
    <w:rsid w:val="00290325"/>
    <w:rsid w:val="00290391"/>
    <w:rsid w:val="00293456"/>
    <w:rsid w:val="002934B3"/>
    <w:rsid w:val="002964C9"/>
    <w:rsid w:val="002A1320"/>
    <w:rsid w:val="002A2E9F"/>
    <w:rsid w:val="002A7D87"/>
    <w:rsid w:val="002B2FB6"/>
    <w:rsid w:val="002B44AC"/>
    <w:rsid w:val="002B6835"/>
    <w:rsid w:val="002B6933"/>
    <w:rsid w:val="002B6B8F"/>
    <w:rsid w:val="002B6EFF"/>
    <w:rsid w:val="002B6F3D"/>
    <w:rsid w:val="002E2CCB"/>
    <w:rsid w:val="002E6130"/>
    <w:rsid w:val="002E7019"/>
    <w:rsid w:val="00301242"/>
    <w:rsid w:val="003033CB"/>
    <w:rsid w:val="00305E9E"/>
    <w:rsid w:val="0030668E"/>
    <w:rsid w:val="00311E4B"/>
    <w:rsid w:val="003124ED"/>
    <w:rsid w:val="0031439A"/>
    <w:rsid w:val="00315895"/>
    <w:rsid w:val="00315D12"/>
    <w:rsid w:val="00316873"/>
    <w:rsid w:val="00320D7A"/>
    <w:rsid w:val="0032244E"/>
    <w:rsid w:val="00322B01"/>
    <w:rsid w:val="00325EBF"/>
    <w:rsid w:val="00331591"/>
    <w:rsid w:val="00331E96"/>
    <w:rsid w:val="003374C4"/>
    <w:rsid w:val="00337B9C"/>
    <w:rsid w:val="0034182C"/>
    <w:rsid w:val="00341E04"/>
    <w:rsid w:val="00353970"/>
    <w:rsid w:val="003544F1"/>
    <w:rsid w:val="00356DD9"/>
    <w:rsid w:val="00357B4A"/>
    <w:rsid w:val="00361DAE"/>
    <w:rsid w:val="00366104"/>
    <w:rsid w:val="00371043"/>
    <w:rsid w:val="00372625"/>
    <w:rsid w:val="00375889"/>
    <w:rsid w:val="003759B9"/>
    <w:rsid w:val="003820FD"/>
    <w:rsid w:val="00383FD7"/>
    <w:rsid w:val="0038431F"/>
    <w:rsid w:val="00392297"/>
    <w:rsid w:val="0039364B"/>
    <w:rsid w:val="003944A4"/>
    <w:rsid w:val="003963E1"/>
    <w:rsid w:val="003A29C4"/>
    <w:rsid w:val="003B2F23"/>
    <w:rsid w:val="003B5AF6"/>
    <w:rsid w:val="003B714C"/>
    <w:rsid w:val="003B73E3"/>
    <w:rsid w:val="003C0F43"/>
    <w:rsid w:val="003C15E0"/>
    <w:rsid w:val="003C3C0A"/>
    <w:rsid w:val="003D036E"/>
    <w:rsid w:val="003D1CDA"/>
    <w:rsid w:val="003D295E"/>
    <w:rsid w:val="003D51FB"/>
    <w:rsid w:val="003E005D"/>
    <w:rsid w:val="003E1BAA"/>
    <w:rsid w:val="003E4CCD"/>
    <w:rsid w:val="003E6853"/>
    <w:rsid w:val="003E69F4"/>
    <w:rsid w:val="003E7864"/>
    <w:rsid w:val="003E79DF"/>
    <w:rsid w:val="003F0342"/>
    <w:rsid w:val="003F4685"/>
    <w:rsid w:val="003F4739"/>
    <w:rsid w:val="003F55CD"/>
    <w:rsid w:val="003F6906"/>
    <w:rsid w:val="003F71AA"/>
    <w:rsid w:val="003F7EF0"/>
    <w:rsid w:val="00402D9F"/>
    <w:rsid w:val="00405CAC"/>
    <w:rsid w:val="0040723A"/>
    <w:rsid w:val="00412EBF"/>
    <w:rsid w:val="00414F85"/>
    <w:rsid w:val="0041657E"/>
    <w:rsid w:val="00417E94"/>
    <w:rsid w:val="00431677"/>
    <w:rsid w:val="00433BF6"/>
    <w:rsid w:val="004430F3"/>
    <w:rsid w:val="0044567E"/>
    <w:rsid w:val="00446F57"/>
    <w:rsid w:val="004522A4"/>
    <w:rsid w:val="004545B1"/>
    <w:rsid w:val="00460FD0"/>
    <w:rsid w:val="00464131"/>
    <w:rsid w:val="00466C79"/>
    <w:rsid w:val="004761D2"/>
    <w:rsid w:val="0047652B"/>
    <w:rsid w:val="00486222"/>
    <w:rsid w:val="00494F28"/>
    <w:rsid w:val="00497EF6"/>
    <w:rsid w:val="004A6E3D"/>
    <w:rsid w:val="004B2446"/>
    <w:rsid w:val="004B5065"/>
    <w:rsid w:val="004C67A8"/>
    <w:rsid w:val="004D24AF"/>
    <w:rsid w:val="004D5B39"/>
    <w:rsid w:val="004D649B"/>
    <w:rsid w:val="004D6519"/>
    <w:rsid w:val="004E03B1"/>
    <w:rsid w:val="004E3A0F"/>
    <w:rsid w:val="004E4EB7"/>
    <w:rsid w:val="004E5C34"/>
    <w:rsid w:val="004E6D03"/>
    <w:rsid w:val="004F0575"/>
    <w:rsid w:val="00503AC5"/>
    <w:rsid w:val="00504827"/>
    <w:rsid w:val="0051196A"/>
    <w:rsid w:val="00514F04"/>
    <w:rsid w:val="00514FD2"/>
    <w:rsid w:val="00517F5F"/>
    <w:rsid w:val="005203C7"/>
    <w:rsid w:val="00526DE4"/>
    <w:rsid w:val="005271EB"/>
    <w:rsid w:val="00527BB2"/>
    <w:rsid w:val="00530148"/>
    <w:rsid w:val="00531465"/>
    <w:rsid w:val="00543C91"/>
    <w:rsid w:val="0054792E"/>
    <w:rsid w:val="00550785"/>
    <w:rsid w:val="005509BD"/>
    <w:rsid w:val="005511D3"/>
    <w:rsid w:val="0055131B"/>
    <w:rsid w:val="00552D26"/>
    <w:rsid w:val="00554ECF"/>
    <w:rsid w:val="005572CD"/>
    <w:rsid w:val="00561061"/>
    <w:rsid w:val="00561240"/>
    <w:rsid w:val="00562B55"/>
    <w:rsid w:val="0056754C"/>
    <w:rsid w:val="00570205"/>
    <w:rsid w:val="005857F8"/>
    <w:rsid w:val="005920CC"/>
    <w:rsid w:val="0059319F"/>
    <w:rsid w:val="005932F5"/>
    <w:rsid w:val="005947E6"/>
    <w:rsid w:val="0059537A"/>
    <w:rsid w:val="00597EAA"/>
    <w:rsid w:val="005A4AD1"/>
    <w:rsid w:val="005A668F"/>
    <w:rsid w:val="005B16C6"/>
    <w:rsid w:val="005C0393"/>
    <w:rsid w:val="005C1879"/>
    <w:rsid w:val="005C24B6"/>
    <w:rsid w:val="005C7F81"/>
    <w:rsid w:val="005D2398"/>
    <w:rsid w:val="005D333E"/>
    <w:rsid w:val="005D631A"/>
    <w:rsid w:val="005D72EE"/>
    <w:rsid w:val="005E1124"/>
    <w:rsid w:val="005E4475"/>
    <w:rsid w:val="005E6848"/>
    <w:rsid w:val="005E7447"/>
    <w:rsid w:val="005F159B"/>
    <w:rsid w:val="005F1BC8"/>
    <w:rsid w:val="005F2ED7"/>
    <w:rsid w:val="005F590E"/>
    <w:rsid w:val="005F5B4D"/>
    <w:rsid w:val="005F66D1"/>
    <w:rsid w:val="006005A4"/>
    <w:rsid w:val="0060131B"/>
    <w:rsid w:val="0060358D"/>
    <w:rsid w:val="006110E7"/>
    <w:rsid w:val="0061161A"/>
    <w:rsid w:val="00612DC6"/>
    <w:rsid w:val="006139A0"/>
    <w:rsid w:val="00614F6F"/>
    <w:rsid w:val="00615CD4"/>
    <w:rsid w:val="00617219"/>
    <w:rsid w:val="00620030"/>
    <w:rsid w:val="006215DF"/>
    <w:rsid w:val="006254AA"/>
    <w:rsid w:val="00630C57"/>
    <w:rsid w:val="00636688"/>
    <w:rsid w:val="0063688E"/>
    <w:rsid w:val="00637100"/>
    <w:rsid w:val="006414B1"/>
    <w:rsid w:val="00643CF3"/>
    <w:rsid w:val="00644A06"/>
    <w:rsid w:val="00645C03"/>
    <w:rsid w:val="006465A1"/>
    <w:rsid w:val="006600C8"/>
    <w:rsid w:val="00660BF4"/>
    <w:rsid w:val="00661648"/>
    <w:rsid w:val="00666C1B"/>
    <w:rsid w:val="00672915"/>
    <w:rsid w:val="006843C6"/>
    <w:rsid w:val="00684EBF"/>
    <w:rsid w:val="00692CEE"/>
    <w:rsid w:val="00696795"/>
    <w:rsid w:val="006A23F1"/>
    <w:rsid w:val="006B001C"/>
    <w:rsid w:val="006B1132"/>
    <w:rsid w:val="006B1AE8"/>
    <w:rsid w:val="006B29B4"/>
    <w:rsid w:val="006B5175"/>
    <w:rsid w:val="006C161D"/>
    <w:rsid w:val="006C171A"/>
    <w:rsid w:val="006C173E"/>
    <w:rsid w:val="006C2983"/>
    <w:rsid w:val="006C322C"/>
    <w:rsid w:val="006C3803"/>
    <w:rsid w:val="006C68C7"/>
    <w:rsid w:val="006C7DB9"/>
    <w:rsid w:val="006D03D5"/>
    <w:rsid w:val="006D0D69"/>
    <w:rsid w:val="006D585B"/>
    <w:rsid w:val="006E0B29"/>
    <w:rsid w:val="006E3024"/>
    <w:rsid w:val="006E613B"/>
    <w:rsid w:val="006E67CA"/>
    <w:rsid w:val="006E7B2C"/>
    <w:rsid w:val="006F319B"/>
    <w:rsid w:val="006F49AA"/>
    <w:rsid w:val="006F7493"/>
    <w:rsid w:val="00700BB0"/>
    <w:rsid w:val="0070127D"/>
    <w:rsid w:val="0070330D"/>
    <w:rsid w:val="007078A7"/>
    <w:rsid w:val="0071207A"/>
    <w:rsid w:val="00713708"/>
    <w:rsid w:val="007144CF"/>
    <w:rsid w:val="00714B01"/>
    <w:rsid w:val="007151E4"/>
    <w:rsid w:val="00715357"/>
    <w:rsid w:val="00716645"/>
    <w:rsid w:val="00716C78"/>
    <w:rsid w:val="00717E6F"/>
    <w:rsid w:val="00721857"/>
    <w:rsid w:val="007269EA"/>
    <w:rsid w:val="00727F6D"/>
    <w:rsid w:val="00740962"/>
    <w:rsid w:val="0075014F"/>
    <w:rsid w:val="0075322C"/>
    <w:rsid w:val="0075337D"/>
    <w:rsid w:val="00755F1D"/>
    <w:rsid w:val="00757E4C"/>
    <w:rsid w:val="00760C19"/>
    <w:rsid w:val="00760E44"/>
    <w:rsid w:val="007622BB"/>
    <w:rsid w:val="00765DAC"/>
    <w:rsid w:val="007777A0"/>
    <w:rsid w:val="007816E5"/>
    <w:rsid w:val="00791E3C"/>
    <w:rsid w:val="00796A69"/>
    <w:rsid w:val="007A04BC"/>
    <w:rsid w:val="007A21A0"/>
    <w:rsid w:val="007A3555"/>
    <w:rsid w:val="007B1111"/>
    <w:rsid w:val="007B30E6"/>
    <w:rsid w:val="007B5E68"/>
    <w:rsid w:val="007C1028"/>
    <w:rsid w:val="007C437E"/>
    <w:rsid w:val="007D50D5"/>
    <w:rsid w:val="007D5384"/>
    <w:rsid w:val="007D5688"/>
    <w:rsid w:val="007D5E43"/>
    <w:rsid w:val="007D625C"/>
    <w:rsid w:val="007D6523"/>
    <w:rsid w:val="007E4F01"/>
    <w:rsid w:val="007E5575"/>
    <w:rsid w:val="007F0BF8"/>
    <w:rsid w:val="007F111C"/>
    <w:rsid w:val="00803BD4"/>
    <w:rsid w:val="008054B0"/>
    <w:rsid w:val="00806CDA"/>
    <w:rsid w:val="00812B7F"/>
    <w:rsid w:val="00813C04"/>
    <w:rsid w:val="00814CAA"/>
    <w:rsid w:val="00816343"/>
    <w:rsid w:val="0083465D"/>
    <w:rsid w:val="00834DE2"/>
    <w:rsid w:val="00835D8D"/>
    <w:rsid w:val="00841785"/>
    <w:rsid w:val="008427AB"/>
    <w:rsid w:val="008429EC"/>
    <w:rsid w:val="00844958"/>
    <w:rsid w:val="008541AE"/>
    <w:rsid w:val="0085555F"/>
    <w:rsid w:val="00857A7B"/>
    <w:rsid w:val="0086106F"/>
    <w:rsid w:val="008649E2"/>
    <w:rsid w:val="00867771"/>
    <w:rsid w:val="00874C11"/>
    <w:rsid w:val="00875F9E"/>
    <w:rsid w:val="008769E5"/>
    <w:rsid w:val="008925D3"/>
    <w:rsid w:val="008938BD"/>
    <w:rsid w:val="00896DC1"/>
    <w:rsid w:val="008A3CF2"/>
    <w:rsid w:val="008A56BC"/>
    <w:rsid w:val="008A78AD"/>
    <w:rsid w:val="008B3C43"/>
    <w:rsid w:val="008C00B2"/>
    <w:rsid w:val="008C19EA"/>
    <w:rsid w:val="008D2429"/>
    <w:rsid w:val="008D253A"/>
    <w:rsid w:val="008E45E6"/>
    <w:rsid w:val="008E6394"/>
    <w:rsid w:val="008F6C68"/>
    <w:rsid w:val="00901ECA"/>
    <w:rsid w:val="00904978"/>
    <w:rsid w:val="0090525B"/>
    <w:rsid w:val="009060D9"/>
    <w:rsid w:val="00907AEE"/>
    <w:rsid w:val="00910FC5"/>
    <w:rsid w:val="0091300C"/>
    <w:rsid w:val="00913791"/>
    <w:rsid w:val="00917939"/>
    <w:rsid w:val="00921345"/>
    <w:rsid w:val="00923914"/>
    <w:rsid w:val="0092763D"/>
    <w:rsid w:val="00934BDA"/>
    <w:rsid w:val="009358F3"/>
    <w:rsid w:val="009526E3"/>
    <w:rsid w:val="00962C16"/>
    <w:rsid w:val="00967989"/>
    <w:rsid w:val="00971879"/>
    <w:rsid w:val="00972320"/>
    <w:rsid w:val="009809F5"/>
    <w:rsid w:val="009816BA"/>
    <w:rsid w:val="00990940"/>
    <w:rsid w:val="00991201"/>
    <w:rsid w:val="009A3148"/>
    <w:rsid w:val="009B1865"/>
    <w:rsid w:val="009B6A7A"/>
    <w:rsid w:val="009B7FCF"/>
    <w:rsid w:val="009C17CB"/>
    <w:rsid w:val="009C1C6C"/>
    <w:rsid w:val="009C3660"/>
    <w:rsid w:val="009C3CA4"/>
    <w:rsid w:val="009C52A9"/>
    <w:rsid w:val="009C5C91"/>
    <w:rsid w:val="009D7A30"/>
    <w:rsid w:val="009E163F"/>
    <w:rsid w:val="009E1D40"/>
    <w:rsid w:val="009E3B8B"/>
    <w:rsid w:val="009E64B1"/>
    <w:rsid w:val="009E6C44"/>
    <w:rsid w:val="009E712A"/>
    <w:rsid w:val="009F4A69"/>
    <w:rsid w:val="00A2131D"/>
    <w:rsid w:val="00A272E3"/>
    <w:rsid w:val="00A3287A"/>
    <w:rsid w:val="00A3393A"/>
    <w:rsid w:val="00A4139B"/>
    <w:rsid w:val="00A461B3"/>
    <w:rsid w:val="00A54317"/>
    <w:rsid w:val="00A548C5"/>
    <w:rsid w:val="00A5766D"/>
    <w:rsid w:val="00A60291"/>
    <w:rsid w:val="00A63151"/>
    <w:rsid w:val="00A673E5"/>
    <w:rsid w:val="00A74941"/>
    <w:rsid w:val="00A74E3B"/>
    <w:rsid w:val="00A80472"/>
    <w:rsid w:val="00A8154F"/>
    <w:rsid w:val="00A81F9A"/>
    <w:rsid w:val="00A8325F"/>
    <w:rsid w:val="00A84DC1"/>
    <w:rsid w:val="00A9104E"/>
    <w:rsid w:val="00A95D99"/>
    <w:rsid w:val="00A966DD"/>
    <w:rsid w:val="00A96814"/>
    <w:rsid w:val="00AA0DA2"/>
    <w:rsid w:val="00AA0F7E"/>
    <w:rsid w:val="00AA422A"/>
    <w:rsid w:val="00AB246A"/>
    <w:rsid w:val="00AB734F"/>
    <w:rsid w:val="00AB748F"/>
    <w:rsid w:val="00AC2FBF"/>
    <w:rsid w:val="00AD3032"/>
    <w:rsid w:val="00AD34CB"/>
    <w:rsid w:val="00AE0A97"/>
    <w:rsid w:val="00AE7570"/>
    <w:rsid w:val="00AF77C0"/>
    <w:rsid w:val="00B01CA7"/>
    <w:rsid w:val="00B024EA"/>
    <w:rsid w:val="00B05FDC"/>
    <w:rsid w:val="00B06BC5"/>
    <w:rsid w:val="00B06C4B"/>
    <w:rsid w:val="00B11C23"/>
    <w:rsid w:val="00B12450"/>
    <w:rsid w:val="00B1667B"/>
    <w:rsid w:val="00B30055"/>
    <w:rsid w:val="00B3498A"/>
    <w:rsid w:val="00B37412"/>
    <w:rsid w:val="00B454E8"/>
    <w:rsid w:val="00B47DC4"/>
    <w:rsid w:val="00B548B4"/>
    <w:rsid w:val="00B6285E"/>
    <w:rsid w:val="00B63D83"/>
    <w:rsid w:val="00B64B39"/>
    <w:rsid w:val="00B66DEA"/>
    <w:rsid w:val="00B70749"/>
    <w:rsid w:val="00B720FA"/>
    <w:rsid w:val="00B73F10"/>
    <w:rsid w:val="00B743D3"/>
    <w:rsid w:val="00B761F7"/>
    <w:rsid w:val="00B814E8"/>
    <w:rsid w:val="00B81DF9"/>
    <w:rsid w:val="00B86ACC"/>
    <w:rsid w:val="00B86C71"/>
    <w:rsid w:val="00B879B9"/>
    <w:rsid w:val="00B926D3"/>
    <w:rsid w:val="00B93E80"/>
    <w:rsid w:val="00B9485E"/>
    <w:rsid w:val="00BA2BBF"/>
    <w:rsid w:val="00BA3FDD"/>
    <w:rsid w:val="00BA5A9A"/>
    <w:rsid w:val="00BA6E96"/>
    <w:rsid w:val="00BA7175"/>
    <w:rsid w:val="00BB0DC2"/>
    <w:rsid w:val="00BB1AD7"/>
    <w:rsid w:val="00BB1D73"/>
    <w:rsid w:val="00BB61E8"/>
    <w:rsid w:val="00BB7583"/>
    <w:rsid w:val="00BB76DF"/>
    <w:rsid w:val="00BC28A3"/>
    <w:rsid w:val="00BD17D2"/>
    <w:rsid w:val="00BD496A"/>
    <w:rsid w:val="00BD4A12"/>
    <w:rsid w:val="00BE010A"/>
    <w:rsid w:val="00BE0E69"/>
    <w:rsid w:val="00BF1E43"/>
    <w:rsid w:val="00BF240A"/>
    <w:rsid w:val="00BF4C7D"/>
    <w:rsid w:val="00BF6390"/>
    <w:rsid w:val="00BF7571"/>
    <w:rsid w:val="00BF7AC6"/>
    <w:rsid w:val="00C077B4"/>
    <w:rsid w:val="00C25644"/>
    <w:rsid w:val="00C32499"/>
    <w:rsid w:val="00C327E9"/>
    <w:rsid w:val="00C34267"/>
    <w:rsid w:val="00C3440B"/>
    <w:rsid w:val="00C35E05"/>
    <w:rsid w:val="00C436E6"/>
    <w:rsid w:val="00C45A87"/>
    <w:rsid w:val="00C45AD7"/>
    <w:rsid w:val="00C47B00"/>
    <w:rsid w:val="00C567FA"/>
    <w:rsid w:val="00C576A8"/>
    <w:rsid w:val="00C60CEF"/>
    <w:rsid w:val="00C62AC6"/>
    <w:rsid w:val="00C63314"/>
    <w:rsid w:val="00C648AC"/>
    <w:rsid w:val="00C7344F"/>
    <w:rsid w:val="00C74FF0"/>
    <w:rsid w:val="00C81D9C"/>
    <w:rsid w:val="00C82499"/>
    <w:rsid w:val="00C840A0"/>
    <w:rsid w:val="00C952DB"/>
    <w:rsid w:val="00CA158B"/>
    <w:rsid w:val="00CA2397"/>
    <w:rsid w:val="00CA38AE"/>
    <w:rsid w:val="00CA52DA"/>
    <w:rsid w:val="00CB0404"/>
    <w:rsid w:val="00CB3297"/>
    <w:rsid w:val="00CB6868"/>
    <w:rsid w:val="00CB6FDA"/>
    <w:rsid w:val="00CC18C8"/>
    <w:rsid w:val="00CC28DF"/>
    <w:rsid w:val="00CC3586"/>
    <w:rsid w:val="00CC55AA"/>
    <w:rsid w:val="00CC5E6F"/>
    <w:rsid w:val="00CC7258"/>
    <w:rsid w:val="00CD0E1F"/>
    <w:rsid w:val="00CD1B98"/>
    <w:rsid w:val="00CD2EDF"/>
    <w:rsid w:val="00CD7DD0"/>
    <w:rsid w:val="00CE00D6"/>
    <w:rsid w:val="00CE1854"/>
    <w:rsid w:val="00CE2894"/>
    <w:rsid w:val="00CE536B"/>
    <w:rsid w:val="00CE7ECF"/>
    <w:rsid w:val="00CF2293"/>
    <w:rsid w:val="00CF270F"/>
    <w:rsid w:val="00CF536E"/>
    <w:rsid w:val="00D0178D"/>
    <w:rsid w:val="00D05EDD"/>
    <w:rsid w:val="00D15200"/>
    <w:rsid w:val="00D16A75"/>
    <w:rsid w:val="00D21CA0"/>
    <w:rsid w:val="00D31D53"/>
    <w:rsid w:val="00D36236"/>
    <w:rsid w:val="00D414A4"/>
    <w:rsid w:val="00D42897"/>
    <w:rsid w:val="00D438A0"/>
    <w:rsid w:val="00D43F70"/>
    <w:rsid w:val="00D442BD"/>
    <w:rsid w:val="00D5060E"/>
    <w:rsid w:val="00D553BE"/>
    <w:rsid w:val="00D5717D"/>
    <w:rsid w:val="00D57D01"/>
    <w:rsid w:val="00D61918"/>
    <w:rsid w:val="00D66131"/>
    <w:rsid w:val="00D73885"/>
    <w:rsid w:val="00D7522A"/>
    <w:rsid w:val="00D7672D"/>
    <w:rsid w:val="00D8025A"/>
    <w:rsid w:val="00D87D71"/>
    <w:rsid w:val="00DA24FE"/>
    <w:rsid w:val="00DB032D"/>
    <w:rsid w:val="00DB1E7E"/>
    <w:rsid w:val="00DB2504"/>
    <w:rsid w:val="00DB366F"/>
    <w:rsid w:val="00DB5C23"/>
    <w:rsid w:val="00DD2666"/>
    <w:rsid w:val="00DD560B"/>
    <w:rsid w:val="00DE3E23"/>
    <w:rsid w:val="00DF1350"/>
    <w:rsid w:val="00DF1F43"/>
    <w:rsid w:val="00DF4F44"/>
    <w:rsid w:val="00DF59F9"/>
    <w:rsid w:val="00DF5BA8"/>
    <w:rsid w:val="00DF78DF"/>
    <w:rsid w:val="00E12792"/>
    <w:rsid w:val="00E13916"/>
    <w:rsid w:val="00E3089E"/>
    <w:rsid w:val="00E3174B"/>
    <w:rsid w:val="00E32CC7"/>
    <w:rsid w:val="00E36A39"/>
    <w:rsid w:val="00E378AD"/>
    <w:rsid w:val="00E43022"/>
    <w:rsid w:val="00E44379"/>
    <w:rsid w:val="00E4552F"/>
    <w:rsid w:val="00E530FF"/>
    <w:rsid w:val="00E5527E"/>
    <w:rsid w:val="00E555C3"/>
    <w:rsid w:val="00E575DA"/>
    <w:rsid w:val="00E610AA"/>
    <w:rsid w:val="00E613CF"/>
    <w:rsid w:val="00E641FD"/>
    <w:rsid w:val="00E65757"/>
    <w:rsid w:val="00E65C8D"/>
    <w:rsid w:val="00E672E3"/>
    <w:rsid w:val="00E709F0"/>
    <w:rsid w:val="00E73992"/>
    <w:rsid w:val="00E80A34"/>
    <w:rsid w:val="00E8285C"/>
    <w:rsid w:val="00E8347B"/>
    <w:rsid w:val="00E84B72"/>
    <w:rsid w:val="00E85699"/>
    <w:rsid w:val="00E91E5F"/>
    <w:rsid w:val="00E92997"/>
    <w:rsid w:val="00E942F6"/>
    <w:rsid w:val="00E94E69"/>
    <w:rsid w:val="00EA066D"/>
    <w:rsid w:val="00EA22F9"/>
    <w:rsid w:val="00EA2662"/>
    <w:rsid w:val="00EB059E"/>
    <w:rsid w:val="00EB05BA"/>
    <w:rsid w:val="00EB0E0B"/>
    <w:rsid w:val="00EB245A"/>
    <w:rsid w:val="00EB26B3"/>
    <w:rsid w:val="00EC1505"/>
    <w:rsid w:val="00EC5ADD"/>
    <w:rsid w:val="00ED1091"/>
    <w:rsid w:val="00ED5854"/>
    <w:rsid w:val="00ED5952"/>
    <w:rsid w:val="00ED724B"/>
    <w:rsid w:val="00EE06DD"/>
    <w:rsid w:val="00EF19C2"/>
    <w:rsid w:val="00EF46B0"/>
    <w:rsid w:val="00EF7D42"/>
    <w:rsid w:val="00F02842"/>
    <w:rsid w:val="00F03783"/>
    <w:rsid w:val="00F0784C"/>
    <w:rsid w:val="00F13977"/>
    <w:rsid w:val="00F1423A"/>
    <w:rsid w:val="00F23C22"/>
    <w:rsid w:val="00F26093"/>
    <w:rsid w:val="00F3110C"/>
    <w:rsid w:val="00F3633F"/>
    <w:rsid w:val="00F40ABE"/>
    <w:rsid w:val="00F4262D"/>
    <w:rsid w:val="00F42F27"/>
    <w:rsid w:val="00F43A28"/>
    <w:rsid w:val="00F45431"/>
    <w:rsid w:val="00F55FD5"/>
    <w:rsid w:val="00F57264"/>
    <w:rsid w:val="00F6058F"/>
    <w:rsid w:val="00F615B3"/>
    <w:rsid w:val="00F64296"/>
    <w:rsid w:val="00F70722"/>
    <w:rsid w:val="00F73295"/>
    <w:rsid w:val="00F77E39"/>
    <w:rsid w:val="00F826F3"/>
    <w:rsid w:val="00F83B9D"/>
    <w:rsid w:val="00F86F4C"/>
    <w:rsid w:val="00F8709A"/>
    <w:rsid w:val="00F87536"/>
    <w:rsid w:val="00F87826"/>
    <w:rsid w:val="00F968DD"/>
    <w:rsid w:val="00F96E44"/>
    <w:rsid w:val="00FA5308"/>
    <w:rsid w:val="00FA6137"/>
    <w:rsid w:val="00FA7966"/>
    <w:rsid w:val="00FB3884"/>
    <w:rsid w:val="00FB3CA6"/>
    <w:rsid w:val="00FB4560"/>
    <w:rsid w:val="00FB6ED3"/>
    <w:rsid w:val="00FC4F0E"/>
    <w:rsid w:val="00FC73EB"/>
    <w:rsid w:val="00FD091E"/>
    <w:rsid w:val="00FD30CA"/>
    <w:rsid w:val="00FE0527"/>
    <w:rsid w:val="00FE06F0"/>
    <w:rsid w:val="00FE2FF1"/>
    <w:rsid w:val="00FE4D6D"/>
    <w:rsid w:val="00FE5A45"/>
    <w:rsid w:val="00FF25A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DECE94"/>
  <w15:docId w15:val="{FABC0614-D8EA-6746-8BE8-C8869191D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F4C7D"/>
    <w:pPr>
      <w:spacing w:line="480" w:lineRule="auto"/>
    </w:pPr>
  </w:style>
  <w:style w:type="paragraph" w:styleId="Heading1">
    <w:name w:val="heading 1"/>
    <w:basedOn w:val="Normal"/>
    <w:next w:val="Normal"/>
    <w:link w:val="Heading1Char"/>
    <w:uiPriority w:val="9"/>
    <w:qFormat/>
    <w:rsid w:val="008A04D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067C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407C9"/>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8A04D0"/>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067CE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407C9"/>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C407C9"/>
    <w:rPr>
      <w:color w:val="0000FF" w:themeColor="hyperlink"/>
      <w:u w:val="single"/>
    </w:rPr>
  </w:style>
  <w:style w:type="character" w:styleId="FollowedHyperlink">
    <w:name w:val="FollowedHyperlink"/>
    <w:basedOn w:val="DefaultParagraphFont"/>
    <w:uiPriority w:val="99"/>
    <w:semiHidden/>
    <w:unhideWhenUsed/>
    <w:rsid w:val="00C7676E"/>
    <w:rPr>
      <w:color w:val="800080" w:themeColor="followedHyperlink"/>
      <w:u w:val="single"/>
    </w:rPr>
  </w:style>
  <w:style w:type="paragraph" w:styleId="FootnoteText">
    <w:name w:val="footnote text"/>
    <w:basedOn w:val="Normal"/>
    <w:link w:val="FootnoteTextChar"/>
    <w:uiPriority w:val="99"/>
    <w:unhideWhenUsed/>
    <w:rsid w:val="00C7676E"/>
  </w:style>
  <w:style w:type="character" w:customStyle="1" w:styleId="FootnoteTextChar">
    <w:name w:val="Footnote Text Char"/>
    <w:basedOn w:val="DefaultParagraphFont"/>
    <w:link w:val="FootnoteText"/>
    <w:uiPriority w:val="99"/>
    <w:rsid w:val="00C7676E"/>
  </w:style>
  <w:style w:type="character" w:styleId="FootnoteReference">
    <w:name w:val="footnote reference"/>
    <w:basedOn w:val="DefaultParagraphFont"/>
    <w:uiPriority w:val="99"/>
    <w:unhideWhenUsed/>
    <w:rsid w:val="00C7676E"/>
    <w:rPr>
      <w:vertAlign w:val="superscript"/>
    </w:rPr>
  </w:style>
  <w:style w:type="paragraph" w:styleId="BalloonText">
    <w:name w:val="Balloon Text"/>
    <w:basedOn w:val="Normal"/>
    <w:link w:val="BalloonTextChar"/>
    <w:uiPriority w:val="99"/>
    <w:semiHidden/>
    <w:unhideWhenUsed/>
    <w:rsid w:val="006F0F48"/>
    <w:rPr>
      <w:rFonts w:ascii="Lucida Grande" w:hAnsi="Lucida Grande"/>
      <w:sz w:val="18"/>
      <w:szCs w:val="18"/>
    </w:rPr>
  </w:style>
  <w:style w:type="character" w:customStyle="1" w:styleId="BalloonTextChar">
    <w:name w:val="Balloon Text Char"/>
    <w:basedOn w:val="DefaultParagraphFont"/>
    <w:link w:val="BalloonText"/>
    <w:uiPriority w:val="99"/>
    <w:semiHidden/>
    <w:rsid w:val="006F0F48"/>
    <w:rPr>
      <w:rFonts w:ascii="Lucida Grande" w:hAnsi="Lucida Grande"/>
      <w:sz w:val="18"/>
      <w:szCs w:val="18"/>
    </w:rPr>
  </w:style>
  <w:style w:type="paragraph" w:styleId="ListParagraph">
    <w:name w:val="List Paragraph"/>
    <w:basedOn w:val="Normal"/>
    <w:uiPriority w:val="34"/>
    <w:qFormat/>
    <w:rsid w:val="00B52738"/>
    <w:pPr>
      <w:ind w:left="720"/>
      <w:contextualSpacing/>
    </w:pPr>
  </w:style>
  <w:style w:type="paragraph" w:styleId="NoSpacing">
    <w:name w:val="No Spacing"/>
    <w:uiPriority w:val="1"/>
    <w:qFormat/>
    <w:rsid w:val="00313988"/>
  </w:style>
  <w:style w:type="character" w:styleId="CommentReference">
    <w:name w:val="annotation reference"/>
    <w:basedOn w:val="DefaultParagraphFont"/>
    <w:uiPriority w:val="99"/>
    <w:semiHidden/>
    <w:unhideWhenUsed/>
    <w:rsid w:val="007C7C2B"/>
    <w:rPr>
      <w:sz w:val="18"/>
      <w:szCs w:val="18"/>
    </w:rPr>
  </w:style>
  <w:style w:type="paragraph" w:styleId="CommentText">
    <w:name w:val="annotation text"/>
    <w:basedOn w:val="Normal"/>
    <w:link w:val="CommentTextChar"/>
    <w:uiPriority w:val="99"/>
    <w:unhideWhenUsed/>
    <w:rsid w:val="007C7C2B"/>
  </w:style>
  <w:style w:type="character" w:customStyle="1" w:styleId="CommentTextChar">
    <w:name w:val="Comment Text Char"/>
    <w:basedOn w:val="DefaultParagraphFont"/>
    <w:link w:val="CommentText"/>
    <w:uiPriority w:val="99"/>
    <w:rsid w:val="007C7C2B"/>
  </w:style>
  <w:style w:type="paragraph" w:styleId="CommentSubject">
    <w:name w:val="annotation subject"/>
    <w:basedOn w:val="CommentText"/>
    <w:next w:val="CommentText"/>
    <w:link w:val="CommentSubjectChar"/>
    <w:uiPriority w:val="99"/>
    <w:semiHidden/>
    <w:unhideWhenUsed/>
    <w:rsid w:val="007C7C2B"/>
    <w:rPr>
      <w:b/>
      <w:bCs/>
    </w:rPr>
  </w:style>
  <w:style w:type="character" w:customStyle="1" w:styleId="CommentSubjectChar">
    <w:name w:val="Comment Subject Char"/>
    <w:basedOn w:val="CommentTextChar"/>
    <w:link w:val="CommentSubject"/>
    <w:uiPriority w:val="99"/>
    <w:semiHidden/>
    <w:rsid w:val="007C7C2B"/>
    <w:rPr>
      <w:b/>
      <w:bCs/>
      <w:sz w:val="20"/>
      <w:szCs w:val="20"/>
    </w:rPr>
  </w:style>
  <w:style w:type="character" w:styleId="LineNumber">
    <w:name w:val="line number"/>
    <w:basedOn w:val="DefaultParagraphFont"/>
    <w:uiPriority w:val="99"/>
    <w:semiHidden/>
    <w:unhideWhenUsed/>
    <w:rsid w:val="00C04316"/>
  </w:style>
  <w:style w:type="paragraph" w:styleId="Revision">
    <w:name w:val="Revision"/>
    <w:hidden/>
    <w:rsid w:val="00614D7A"/>
  </w:style>
  <w:style w:type="paragraph" w:styleId="Caption">
    <w:name w:val="caption"/>
    <w:basedOn w:val="Normal"/>
    <w:next w:val="Normal"/>
    <w:rsid w:val="00294B64"/>
    <w:pPr>
      <w:spacing w:after="200"/>
    </w:pPr>
    <w:rPr>
      <w:b/>
      <w:bCs/>
      <w:color w:val="4F81BD" w:themeColor="accent1"/>
      <w:sz w:val="18"/>
      <w:szCs w:val="18"/>
    </w:rPr>
  </w:style>
  <w:style w:type="paragraph" w:styleId="Bibliography">
    <w:name w:val="Bibliography"/>
    <w:basedOn w:val="Normal"/>
    <w:next w:val="Normal"/>
    <w:unhideWhenUsed/>
    <w:rsid w:val="00FE62AA"/>
    <w:pPr>
      <w:tabs>
        <w:tab w:val="left" w:pos="260"/>
      </w:tabs>
      <w:ind w:left="264" w:hanging="264"/>
    </w:pPr>
  </w:style>
  <w:style w:type="table" w:styleId="GridTable1Light">
    <w:name w:val="Grid Table 1 Light"/>
    <w:basedOn w:val="TableNormal"/>
    <w:rsid w:val="00FA30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rsid w:val="00FA301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rsid w:val="002D7C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enesymbol">
    <w:name w:val="genesymbol"/>
    <w:basedOn w:val="DefaultParagraphFont"/>
    <w:rsid w:val="006B7D83"/>
  </w:style>
  <w:style w:type="paragraph" w:styleId="Header">
    <w:name w:val="header"/>
    <w:basedOn w:val="Normal"/>
    <w:link w:val="HeaderChar"/>
    <w:unhideWhenUsed/>
    <w:rsid w:val="00ED4F17"/>
    <w:pPr>
      <w:tabs>
        <w:tab w:val="center" w:pos="4680"/>
        <w:tab w:val="right" w:pos="9360"/>
      </w:tabs>
    </w:pPr>
  </w:style>
  <w:style w:type="character" w:customStyle="1" w:styleId="HeaderChar">
    <w:name w:val="Header Char"/>
    <w:basedOn w:val="DefaultParagraphFont"/>
    <w:link w:val="Header"/>
    <w:rsid w:val="00ED4F17"/>
    <w:rPr>
      <w:sz w:val="20"/>
    </w:rPr>
  </w:style>
  <w:style w:type="paragraph" w:styleId="Footer">
    <w:name w:val="footer"/>
    <w:basedOn w:val="Normal"/>
    <w:link w:val="FooterChar"/>
    <w:unhideWhenUsed/>
    <w:rsid w:val="00ED4F17"/>
    <w:pPr>
      <w:tabs>
        <w:tab w:val="center" w:pos="4680"/>
        <w:tab w:val="right" w:pos="9360"/>
      </w:tabs>
    </w:pPr>
  </w:style>
  <w:style w:type="character" w:customStyle="1" w:styleId="FooterChar">
    <w:name w:val="Footer Char"/>
    <w:basedOn w:val="DefaultParagraphFont"/>
    <w:link w:val="Footer"/>
    <w:rsid w:val="00ED4F17"/>
    <w:rPr>
      <w:sz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character" w:styleId="UnresolvedMention">
    <w:name w:val="Unresolved Mention"/>
    <w:basedOn w:val="DefaultParagraphFont"/>
    <w:uiPriority w:val="99"/>
    <w:semiHidden/>
    <w:unhideWhenUsed/>
    <w:rsid w:val="00B17E50"/>
    <w:rPr>
      <w:color w:val="605E5C"/>
      <w:shd w:val="clear" w:color="auto" w:fill="E1DFDD"/>
    </w:rPr>
  </w:style>
  <w:style w:type="table" w:customStyle="1" w:styleId="a1">
    <w:basedOn w:val="TableNormal"/>
    <w:tblPr>
      <w:tblStyleRowBandSize w:val="1"/>
      <w:tblStyleColBandSize w:val="1"/>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a2">
    <w:basedOn w:val="TableNormal"/>
    <w:tblPr>
      <w:tblStyleRowBandSize w:val="1"/>
      <w:tblStyleColBandSize w:val="1"/>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character" w:styleId="Strong">
    <w:name w:val="Strong"/>
    <w:basedOn w:val="DefaultParagraphFont"/>
    <w:uiPriority w:val="22"/>
    <w:qFormat/>
    <w:rsid w:val="0014657C"/>
    <w:rPr>
      <w:b/>
      <w:bCs/>
    </w:rPr>
  </w:style>
  <w:style w:type="character" w:customStyle="1" w:styleId="docsum-pmid">
    <w:name w:val="docsum-pmid"/>
    <w:basedOn w:val="DefaultParagraphFont"/>
    <w:rsid w:val="00FA5308"/>
  </w:style>
  <w:style w:type="character" w:customStyle="1" w:styleId="id-label">
    <w:name w:val="id-label"/>
    <w:basedOn w:val="DefaultParagraphFont"/>
    <w:rsid w:val="004761D2"/>
  </w:style>
  <w:style w:type="table" w:customStyle="1" w:styleId="TableGrid1">
    <w:name w:val="Table Grid1"/>
    <w:basedOn w:val="TableNormal"/>
    <w:next w:val="TableGrid"/>
    <w:uiPriority w:val="39"/>
    <w:rsid w:val="005C1879"/>
    <w:rPr>
      <w:rFonts w:ascii="Calibri" w:eastAsia="Calibri" w:hAnsi="Calibri" w:cs="Times New Roman"/>
      <w:sz w:val="24"/>
      <w:szCs w:val="24"/>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1018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768015">
      <w:bodyDiv w:val="1"/>
      <w:marLeft w:val="0"/>
      <w:marRight w:val="0"/>
      <w:marTop w:val="0"/>
      <w:marBottom w:val="0"/>
      <w:divBdr>
        <w:top w:val="none" w:sz="0" w:space="0" w:color="auto"/>
        <w:left w:val="none" w:sz="0" w:space="0" w:color="auto"/>
        <w:bottom w:val="none" w:sz="0" w:space="0" w:color="auto"/>
        <w:right w:val="none" w:sz="0" w:space="0" w:color="auto"/>
      </w:divBdr>
    </w:div>
    <w:div w:id="141773850">
      <w:bodyDiv w:val="1"/>
      <w:marLeft w:val="0"/>
      <w:marRight w:val="0"/>
      <w:marTop w:val="0"/>
      <w:marBottom w:val="0"/>
      <w:divBdr>
        <w:top w:val="none" w:sz="0" w:space="0" w:color="auto"/>
        <w:left w:val="none" w:sz="0" w:space="0" w:color="auto"/>
        <w:bottom w:val="none" w:sz="0" w:space="0" w:color="auto"/>
        <w:right w:val="none" w:sz="0" w:space="0" w:color="auto"/>
      </w:divBdr>
    </w:div>
    <w:div w:id="275912843">
      <w:bodyDiv w:val="1"/>
      <w:marLeft w:val="0"/>
      <w:marRight w:val="0"/>
      <w:marTop w:val="0"/>
      <w:marBottom w:val="0"/>
      <w:divBdr>
        <w:top w:val="none" w:sz="0" w:space="0" w:color="auto"/>
        <w:left w:val="none" w:sz="0" w:space="0" w:color="auto"/>
        <w:bottom w:val="none" w:sz="0" w:space="0" w:color="auto"/>
        <w:right w:val="none" w:sz="0" w:space="0" w:color="auto"/>
      </w:divBdr>
    </w:div>
    <w:div w:id="383137719">
      <w:bodyDiv w:val="1"/>
      <w:marLeft w:val="0"/>
      <w:marRight w:val="0"/>
      <w:marTop w:val="0"/>
      <w:marBottom w:val="0"/>
      <w:divBdr>
        <w:top w:val="none" w:sz="0" w:space="0" w:color="auto"/>
        <w:left w:val="none" w:sz="0" w:space="0" w:color="auto"/>
        <w:bottom w:val="none" w:sz="0" w:space="0" w:color="auto"/>
        <w:right w:val="none" w:sz="0" w:space="0" w:color="auto"/>
      </w:divBdr>
      <w:divsChild>
        <w:div w:id="336156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18844995">
              <w:marLeft w:val="0"/>
              <w:marRight w:val="0"/>
              <w:marTop w:val="0"/>
              <w:marBottom w:val="0"/>
              <w:divBdr>
                <w:top w:val="none" w:sz="0" w:space="0" w:color="auto"/>
                <w:left w:val="none" w:sz="0" w:space="0" w:color="auto"/>
                <w:bottom w:val="none" w:sz="0" w:space="0" w:color="auto"/>
                <w:right w:val="none" w:sz="0" w:space="0" w:color="auto"/>
              </w:divBdr>
              <w:divsChild>
                <w:div w:id="1261449990">
                  <w:marLeft w:val="0"/>
                  <w:marRight w:val="0"/>
                  <w:marTop w:val="0"/>
                  <w:marBottom w:val="0"/>
                  <w:divBdr>
                    <w:top w:val="none" w:sz="0" w:space="0" w:color="auto"/>
                    <w:left w:val="none" w:sz="0" w:space="0" w:color="auto"/>
                    <w:bottom w:val="none" w:sz="0" w:space="0" w:color="auto"/>
                    <w:right w:val="none" w:sz="0" w:space="0" w:color="auto"/>
                  </w:divBdr>
                  <w:divsChild>
                    <w:div w:id="1527598654">
                      <w:marLeft w:val="0"/>
                      <w:marRight w:val="0"/>
                      <w:marTop w:val="0"/>
                      <w:marBottom w:val="0"/>
                      <w:divBdr>
                        <w:top w:val="none" w:sz="0" w:space="0" w:color="auto"/>
                        <w:left w:val="none" w:sz="0" w:space="0" w:color="auto"/>
                        <w:bottom w:val="none" w:sz="0" w:space="0" w:color="auto"/>
                        <w:right w:val="none" w:sz="0" w:space="0" w:color="auto"/>
                      </w:divBdr>
                      <w:divsChild>
                        <w:div w:id="186286387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68521363">
                              <w:marLeft w:val="0"/>
                              <w:marRight w:val="0"/>
                              <w:marTop w:val="0"/>
                              <w:marBottom w:val="0"/>
                              <w:divBdr>
                                <w:top w:val="none" w:sz="0" w:space="0" w:color="auto"/>
                                <w:left w:val="none" w:sz="0" w:space="0" w:color="auto"/>
                                <w:bottom w:val="none" w:sz="0" w:space="0" w:color="auto"/>
                                <w:right w:val="none" w:sz="0" w:space="0" w:color="auto"/>
                              </w:divBdr>
                              <w:divsChild>
                                <w:div w:id="1371799644">
                                  <w:marLeft w:val="0"/>
                                  <w:marRight w:val="0"/>
                                  <w:marTop w:val="0"/>
                                  <w:marBottom w:val="0"/>
                                  <w:divBdr>
                                    <w:top w:val="none" w:sz="0" w:space="0" w:color="auto"/>
                                    <w:left w:val="none" w:sz="0" w:space="0" w:color="auto"/>
                                    <w:bottom w:val="none" w:sz="0" w:space="0" w:color="auto"/>
                                    <w:right w:val="none" w:sz="0" w:space="0" w:color="auto"/>
                                  </w:divBdr>
                                  <w:divsChild>
                                    <w:div w:id="1085497993">
                                      <w:marLeft w:val="0"/>
                                      <w:marRight w:val="0"/>
                                      <w:marTop w:val="0"/>
                                      <w:marBottom w:val="0"/>
                                      <w:divBdr>
                                        <w:top w:val="none" w:sz="0" w:space="0" w:color="auto"/>
                                        <w:left w:val="none" w:sz="0" w:space="0" w:color="auto"/>
                                        <w:bottom w:val="none" w:sz="0" w:space="0" w:color="auto"/>
                                        <w:right w:val="none" w:sz="0" w:space="0" w:color="auto"/>
                                      </w:divBdr>
                                      <w:divsChild>
                                        <w:div w:id="699939535">
                                          <w:marLeft w:val="0"/>
                                          <w:marRight w:val="0"/>
                                          <w:marTop w:val="0"/>
                                          <w:marBottom w:val="0"/>
                                          <w:divBdr>
                                            <w:top w:val="none" w:sz="0" w:space="0" w:color="auto"/>
                                            <w:left w:val="none" w:sz="0" w:space="0" w:color="auto"/>
                                            <w:bottom w:val="none" w:sz="0" w:space="0" w:color="auto"/>
                                            <w:right w:val="none" w:sz="0" w:space="0" w:color="auto"/>
                                          </w:divBdr>
                                          <w:divsChild>
                                            <w:div w:id="11862860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53585932">
                                                  <w:marLeft w:val="0"/>
                                                  <w:marRight w:val="0"/>
                                                  <w:marTop w:val="0"/>
                                                  <w:marBottom w:val="0"/>
                                                  <w:divBdr>
                                                    <w:top w:val="none" w:sz="0" w:space="0" w:color="auto"/>
                                                    <w:left w:val="none" w:sz="0" w:space="0" w:color="auto"/>
                                                    <w:bottom w:val="none" w:sz="0" w:space="0" w:color="auto"/>
                                                    <w:right w:val="none" w:sz="0" w:space="0" w:color="auto"/>
                                                  </w:divBdr>
                                                  <w:divsChild>
                                                    <w:div w:id="1907182506">
                                                      <w:marLeft w:val="0"/>
                                                      <w:marRight w:val="0"/>
                                                      <w:marTop w:val="0"/>
                                                      <w:marBottom w:val="0"/>
                                                      <w:divBdr>
                                                        <w:top w:val="none" w:sz="0" w:space="0" w:color="auto"/>
                                                        <w:left w:val="none" w:sz="0" w:space="0" w:color="auto"/>
                                                        <w:bottom w:val="none" w:sz="0" w:space="0" w:color="auto"/>
                                                        <w:right w:val="none" w:sz="0" w:space="0" w:color="auto"/>
                                                      </w:divBdr>
                                                      <w:divsChild>
                                                        <w:div w:id="1089354345">
                                                          <w:marLeft w:val="0"/>
                                                          <w:marRight w:val="0"/>
                                                          <w:marTop w:val="0"/>
                                                          <w:marBottom w:val="0"/>
                                                          <w:divBdr>
                                                            <w:top w:val="none" w:sz="0" w:space="0" w:color="auto"/>
                                                            <w:left w:val="none" w:sz="0" w:space="0" w:color="auto"/>
                                                            <w:bottom w:val="none" w:sz="0" w:space="0" w:color="auto"/>
                                                            <w:right w:val="none" w:sz="0" w:space="0" w:color="auto"/>
                                                          </w:divBdr>
                                                          <w:divsChild>
                                                            <w:div w:id="619537366">
                                                              <w:marLeft w:val="0"/>
                                                              <w:marRight w:val="0"/>
                                                              <w:marTop w:val="0"/>
                                                              <w:marBottom w:val="0"/>
                                                              <w:divBdr>
                                                                <w:top w:val="none" w:sz="0" w:space="0" w:color="auto"/>
                                                                <w:left w:val="none" w:sz="0" w:space="0" w:color="auto"/>
                                                                <w:bottom w:val="none" w:sz="0" w:space="0" w:color="auto"/>
                                                                <w:right w:val="none" w:sz="0" w:space="0" w:color="auto"/>
                                                              </w:divBdr>
                                                              <w:divsChild>
                                                                <w:div w:id="22218363">
                                                                  <w:marLeft w:val="0"/>
                                                                  <w:marRight w:val="0"/>
                                                                  <w:marTop w:val="0"/>
                                                                  <w:marBottom w:val="0"/>
                                                                  <w:divBdr>
                                                                    <w:top w:val="none" w:sz="0" w:space="0" w:color="auto"/>
                                                                    <w:left w:val="none" w:sz="0" w:space="0" w:color="auto"/>
                                                                    <w:bottom w:val="none" w:sz="0" w:space="0" w:color="auto"/>
                                                                    <w:right w:val="none" w:sz="0" w:space="0" w:color="auto"/>
                                                                  </w:divBdr>
                                                                  <w:divsChild>
                                                                    <w:div w:id="344283499">
                                                                      <w:marLeft w:val="0"/>
                                                                      <w:marRight w:val="0"/>
                                                                      <w:marTop w:val="0"/>
                                                                      <w:marBottom w:val="0"/>
                                                                      <w:divBdr>
                                                                        <w:top w:val="none" w:sz="0" w:space="0" w:color="auto"/>
                                                                        <w:left w:val="none" w:sz="0" w:space="0" w:color="auto"/>
                                                                        <w:bottom w:val="none" w:sz="0" w:space="0" w:color="auto"/>
                                                                        <w:right w:val="none" w:sz="0" w:space="0" w:color="auto"/>
                                                                      </w:divBdr>
                                                                      <w:divsChild>
                                                                        <w:div w:id="1659533858">
                                                                          <w:marLeft w:val="0"/>
                                                                          <w:marRight w:val="0"/>
                                                                          <w:marTop w:val="0"/>
                                                                          <w:marBottom w:val="0"/>
                                                                          <w:divBdr>
                                                                            <w:top w:val="none" w:sz="0" w:space="0" w:color="auto"/>
                                                                            <w:left w:val="none" w:sz="0" w:space="0" w:color="auto"/>
                                                                            <w:bottom w:val="none" w:sz="0" w:space="0" w:color="auto"/>
                                                                            <w:right w:val="none" w:sz="0" w:space="0" w:color="auto"/>
                                                                          </w:divBdr>
                                                                          <w:divsChild>
                                                                            <w:div w:id="1900364247">
                                                                              <w:marLeft w:val="0"/>
                                                                              <w:marRight w:val="0"/>
                                                                              <w:marTop w:val="0"/>
                                                                              <w:marBottom w:val="0"/>
                                                                              <w:divBdr>
                                                                                <w:top w:val="none" w:sz="0" w:space="0" w:color="auto"/>
                                                                                <w:left w:val="none" w:sz="0" w:space="0" w:color="auto"/>
                                                                                <w:bottom w:val="none" w:sz="0" w:space="0" w:color="auto"/>
                                                                                <w:right w:val="none" w:sz="0" w:space="0" w:color="auto"/>
                                                                              </w:divBdr>
                                                                              <w:divsChild>
                                                                                <w:div w:id="298263217">
                                                                                  <w:marLeft w:val="0"/>
                                                                                  <w:marRight w:val="0"/>
                                                                                  <w:marTop w:val="0"/>
                                                                                  <w:marBottom w:val="0"/>
                                                                                  <w:divBdr>
                                                                                    <w:top w:val="none" w:sz="0" w:space="0" w:color="auto"/>
                                                                                    <w:left w:val="none" w:sz="0" w:space="0" w:color="auto"/>
                                                                                    <w:bottom w:val="none" w:sz="0" w:space="0" w:color="auto"/>
                                                                                    <w:right w:val="none" w:sz="0" w:space="0" w:color="auto"/>
                                                                                  </w:divBdr>
                                                                                  <w:divsChild>
                                                                                    <w:div w:id="2081169744">
                                                                                      <w:marLeft w:val="0"/>
                                                                                      <w:marRight w:val="0"/>
                                                                                      <w:marTop w:val="0"/>
                                                                                      <w:marBottom w:val="0"/>
                                                                                      <w:divBdr>
                                                                                        <w:top w:val="none" w:sz="0" w:space="0" w:color="auto"/>
                                                                                        <w:left w:val="none" w:sz="0" w:space="0" w:color="auto"/>
                                                                                        <w:bottom w:val="none" w:sz="0" w:space="0" w:color="auto"/>
                                                                                        <w:right w:val="none" w:sz="0" w:space="0" w:color="auto"/>
                                                                                      </w:divBdr>
                                                                                      <w:divsChild>
                                                                                        <w:div w:id="2059740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88189028">
      <w:bodyDiv w:val="1"/>
      <w:marLeft w:val="0"/>
      <w:marRight w:val="0"/>
      <w:marTop w:val="0"/>
      <w:marBottom w:val="0"/>
      <w:divBdr>
        <w:top w:val="none" w:sz="0" w:space="0" w:color="auto"/>
        <w:left w:val="none" w:sz="0" w:space="0" w:color="auto"/>
        <w:bottom w:val="none" w:sz="0" w:space="0" w:color="auto"/>
        <w:right w:val="none" w:sz="0" w:space="0" w:color="auto"/>
      </w:divBdr>
    </w:div>
    <w:div w:id="597829691">
      <w:bodyDiv w:val="1"/>
      <w:marLeft w:val="0"/>
      <w:marRight w:val="0"/>
      <w:marTop w:val="0"/>
      <w:marBottom w:val="0"/>
      <w:divBdr>
        <w:top w:val="none" w:sz="0" w:space="0" w:color="auto"/>
        <w:left w:val="none" w:sz="0" w:space="0" w:color="auto"/>
        <w:bottom w:val="none" w:sz="0" w:space="0" w:color="auto"/>
        <w:right w:val="none" w:sz="0" w:space="0" w:color="auto"/>
      </w:divBdr>
    </w:div>
    <w:div w:id="666177426">
      <w:bodyDiv w:val="1"/>
      <w:marLeft w:val="0"/>
      <w:marRight w:val="0"/>
      <w:marTop w:val="0"/>
      <w:marBottom w:val="0"/>
      <w:divBdr>
        <w:top w:val="none" w:sz="0" w:space="0" w:color="auto"/>
        <w:left w:val="none" w:sz="0" w:space="0" w:color="auto"/>
        <w:bottom w:val="none" w:sz="0" w:space="0" w:color="auto"/>
        <w:right w:val="none" w:sz="0" w:space="0" w:color="auto"/>
      </w:divBdr>
    </w:div>
    <w:div w:id="671226655">
      <w:bodyDiv w:val="1"/>
      <w:marLeft w:val="0"/>
      <w:marRight w:val="0"/>
      <w:marTop w:val="0"/>
      <w:marBottom w:val="0"/>
      <w:divBdr>
        <w:top w:val="none" w:sz="0" w:space="0" w:color="auto"/>
        <w:left w:val="none" w:sz="0" w:space="0" w:color="auto"/>
        <w:bottom w:val="none" w:sz="0" w:space="0" w:color="auto"/>
        <w:right w:val="none" w:sz="0" w:space="0" w:color="auto"/>
      </w:divBdr>
    </w:div>
    <w:div w:id="722288987">
      <w:bodyDiv w:val="1"/>
      <w:marLeft w:val="0"/>
      <w:marRight w:val="0"/>
      <w:marTop w:val="0"/>
      <w:marBottom w:val="0"/>
      <w:divBdr>
        <w:top w:val="none" w:sz="0" w:space="0" w:color="auto"/>
        <w:left w:val="none" w:sz="0" w:space="0" w:color="auto"/>
        <w:bottom w:val="none" w:sz="0" w:space="0" w:color="auto"/>
        <w:right w:val="none" w:sz="0" w:space="0" w:color="auto"/>
      </w:divBdr>
    </w:div>
    <w:div w:id="801272382">
      <w:bodyDiv w:val="1"/>
      <w:marLeft w:val="0"/>
      <w:marRight w:val="0"/>
      <w:marTop w:val="0"/>
      <w:marBottom w:val="0"/>
      <w:divBdr>
        <w:top w:val="none" w:sz="0" w:space="0" w:color="auto"/>
        <w:left w:val="none" w:sz="0" w:space="0" w:color="auto"/>
        <w:bottom w:val="none" w:sz="0" w:space="0" w:color="auto"/>
        <w:right w:val="none" w:sz="0" w:space="0" w:color="auto"/>
      </w:divBdr>
    </w:div>
    <w:div w:id="1144346893">
      <w:bodyDiv w:val="1"/>
      <w:marLeft w:val="0"/>
      <w:marRight w:val="0"/>
      <w:marTop w:val="0"/>
      <w:marBottom w:val="0"/>
      <w:divBdr>
        <w:top w:val="none" w:sz="0" w:space="0" w:color="auto"/>
        <w:left w:val="none" w:sz="0" w:space="0" w:color="auto"/>
        <w:bottom w:val="none" w:sz="0" w:space="0" w:color="auto"/>
        <w:right w:val="none" w:sz="0" w:space="0" w:color="auto"/>
      </w:divBdr>
    </w:div>
    <w:div w:id="1162350664">
      <w:bodyDiv w:val="1"/>
      <w:marLeft w:val="0"/>
      <w:marRight w:val="0"/>
      <w:marTop w:val="0"/>
      <w:marBottom w:val="0"/>
      <w:divBdr>
        <w:top w:val="none" w:sz="0" w:space="0" w:color="auto"/>
        <w:left w:val="none" w:sz="0" w:space="0" w:color="auto"/>
        <w:bottom w:val="none" w:sz="0" w:space="0" w:color="auto"/>
        <w:right w:val="none" w:sz="0" w:space="0" w:color="auto"/>
      </w:divBdr>
    </w:div>
    <w:div w:id="1182014949">
      <w:bodyDiv w:val="1"/>
      <w:marLeft w:val="0"/>
      <w:marRight w:val="0"/>
      <w:marTop w:val="0"/>
      <w:marBottom w:val="0"/>
      <w:divBdr>
        <w:top w:val="none" w:sz="0" w:space="0" w:color="auto"/>
        <w:left w:val="none" w:sz="0" w:space="0" w:color="auto"/>
        <w:bottom w:val="none" w:sz="0" w:space="0" w:color="auto"/>
        <w:right w:val="none" w:sz="0" w:space="0" w:color="auto"/>
      </w:divBdr>
    </w:div>
    <w:div w:id="1273510637">
      <w:bodyDiv w:val="1"/>
      <w:marLeft w:val="0"/>
      <w:marRight w:val="0"/>
      <w:marTop w:val="0"/>
      <w:marBottom w:val="0"/>
      <w:divBdr>
        <w:top w:val="none" w:sz="0" w:space="0" w:color="auto"/>
        <w:left w:val="none" w:sz="0" w:space="0" w:color="auto"/>
        <w:bottom w:val="none" w:sz="0" w:space="0" w:color="auto"/>
        <w:right w:val="none" w:sz="0" w:space="0" w:color="auto"/>
      </w:divBdr>
    </w:div>
    <w:div w:id="1309096623">
      <w:bodyDiv w:val="1"/>
      <w:marLeft w:val="0"/>
      <w:marRight w:val="0"/>
      <w:marTop w:val="0"/>
      <w:marBottom w:val="0"/>
      <w:divBdr>
        <w:top w:val="none" w:sz="0" w:space="0" w:color="auto"/>
        <w:left w:val="none" w:sz="0" w:space="0" w:color="auto"/>
        <w:bottom w:val="none" w:sz="0" w:space="0" w:color="auto"/>
        <w:right w:val="none" w:sz="0" w:space="0" w:color="auto"/>
      </w:divBdr>
    </w:div>
    <w:div w:id="1534659660">
      <w:bodyDiv w:val="1"/>
      <w:marLeft w:val="0"/>
      <w:marRight w:val="0"/>
      <w:marTop w:val="0"/>
      <w:marBottom w:val="0"/>
      <w:divBdr>
        <w:top w:val="none" w:sz="0" w:space="0" w:color="auto"/>
        <w:left w:val="none" w:sz="0" w:space="0" w:color="auto"/>
        <w:bottom w:val="none" w:sz="0" w:space="0" w:color="auto"/>
        <w:right w:val="none" w:sz="0" w:space="0" w:color="auto"/>
      </w:divBdr>
    </w:div>
    <w:div w:id="1550411512">
      <w:bodyDiv w:val="1"/>
      <w:marLeft w:val="0"/>
      <w:marRight w:val="0"/>
      <w:marTop w:val="0"/>
      <w:marBottom w:val="0"/>
      <w:divBdr>
        <w:top w:val="none" w:sz="0" w:space="0" w:color="auto"/>
        <w:left w:val="none" w:sz="0" w:space="0" w:color="auto"/>
        <w:bottom w:val="none" w:sz="0" w:space="0" w:color="auto"/>
        <w:right w:val="none" w:sz="0" w:space="0" w:color="auto"/>
      </w:divBdr>
    </w:div>
    <w:div w:id="1554460814">
      <w:bodyDiv w:val="1"/>
      <w:marLeft w:val="0"/>
      <w:marRight w:val="0"/>
      <w:marTop w:val="0"/>
      <w:marBottom w:val="0"/>
      <w:divBdr>
        <w:top w:val="none" w:sz="0" w:space="0" w:color="auto"/>
        <w:left w:val="none" w:sz="0" w:space="0" w:color="auto"/>
        <w:bottom w:val="none" w:sz="0" w:space="0" w:color="auto"/>
        <w:right w:val="none" w:sz="0" w:space="0" w:color="auto"/>
      </w:divBdr>
    </w:div>
    <w:div w:id="1608807002">
      <w:bodyDiv w:val="1"/>
      <w:marLeft w:val="0"/>
      <w:marRight w:val="0"/>
      <w:marTop w:val="0"/>
      <w:marBottom w:val="0"/>
      <w:divBdr>
        <w:top w:val="none" w:sz="0" w:space="0" w:color="auto"/>
        <w:left w:val="none" w:sz="0" w:space="0" w:color="auto"/>
        <w:bottom w:val="none" w:sz="0" w:space="0" w:color="auto"/>
        <w:right w:val="none" w:sz="0" w:space="0" w:color="auto"/>
      </w:divBdr>
    </w:div>
    <w:div w:id="1744138492">
      <w:bodyDiv w:val="1"/>
      <w:marLeft w:val="0"/>
      <w:marRight w:val="0"/>
      <w:marTop w:val="0"/>
      <w:marBottom w:val="0"/>
      <w:divBdr>
        <w:top w:val="none" w:sz="0" w:space="0" w:color="auto"/>
        <w:left w:val="none" w:sz="0" w:space="0" w:color="auto"/>
        <w:bottom w:val="none" w:sz="0" w:space="0" w:color="auto"/>
        <w:right w:val="none" w:sz="0" w:space="0" w:color="auto"/>
      </w:divBdr>
    </w:div>
    <w:div w:id="1745107849">
      <w:bodyDiv w:val="1"/>
      <w:marLeft w:val="0"/>
      <w:marRight w:val="0"/>
      <w:marTop w:val="0"/>
      <w:marBottom w:val="0"/>
      <w:divBdr>
        <w:top w:val="none" w:sz="0" w:space="0" w:color="auto"/>
        <w:left w:val="none" w:sz="0" w:space="0" w:color="auto"/>
        <w:bottom w:val="none" w:sz="0" w:space="0" w:color="auto"/>
        <w:right w:val="none" w:sz="0" w:space="0" w:color="auto"/>
      </w:divBdr>
    </w:div>
    <w:div w:id="1782457725">
      <w:bodyDiv w:val="1"/>
      <w:marLeft w:val="0"/>
      <w:marRight w:val="0"/>
      <w:marTop w:val="0"/>
      <w:marBottom w:val="0"/>
      <w:divBdr>
        <w:top w:val="none" w:sz="0" w:space="0" w:color="auto"/>
        <w:left w:val="none" w:sz="0" w:space="0" w:color="auto"/>
        <w:bottom w:val="none" w:sz="0" w:space="0" w:color="auto"/>
        <w:right w:val="none" w:sz="0" w:space="0" w:color="auto"/>
      </w:divBdr>
      <w:divsChild>
        <w:div w:id="58518633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5714550">
              <w:marLeft w:val="0"/>
              <w:marRight w:val="0"/>
              <w:marTop w:val="0"/>
              <w:marBottom w:val="0"/>
              <w:divBdr>
                <w:top w:val="none" w:sz="0" w:space="0" w:color="auto"/>
                <w:left w:val="none" w:sz="0" w:space="0" w:color="auto"/>
                <w:bottom w:val="none" w:sz="0" w:space="0" w:color="auto"/>
                <w:right w:val="none" w:sz="0" w:space="0" w:color="auto"/>
              </w:divBdr>
              <w:divsChild>
                <w:div w:id="73741482">
                  <w:marLeft w:val="0"/>
                  <w:marRight w:val="0"/>
                  <w:marTop w:val="0"/>
                  <w:marBottom w:val="0"/>
                  <w:divBdr>
                    <w:top w:val="none" w:sz="0" w:space="0" w:color="auto"/>
                    <w:left w:val="none" w:sz="0" w:space="0" w:color="auto"/>
                    <w:bottom w:val="none" w:sz="0" w:space="0" w:color="auto"/>
                    <w:right w:val="none" w:sz="0" w:space="0" w:color="auto"/>
                  </w:divBdr>
                  <w:divsChild>
                    <w:div w:id="739786296">
                      <w:marLeft w:val="0"/>
                      <w:marRight w:val="0"/>
                      <w:marTop w:val="0"/>
                      <w:marBottom w:val="0"/>
                      <w:divBdr>
                        <w:top w:val="none" w:sz="0" w:space="0" w:color="auto"/>
                        <w:left w:val="none" w:sz="0" w:space="0" w:color="auto"/>
                        <w:bottom w:val="none" w:sz="0" w:space="0" w:color="auto"/>
                        <w:right w:val="none" w:sz="0" w:space="0" w:color="auto"/>
                      </w:divBdr>
                      <w:divsChild>
                        <w:div w:id="234168980">
                          <w:marLeft w:val="0"/>
                          <w:marRight w:val="0"/>
                          <w:marTop w:val="0"/>
                          <w:marBottom w:val="0"/>
                          <w:divBdr>
                            <w:top w:val="none" w:sz="0" w:space="0" w:color="auto"/>
                            <w:left w:val="none" w:sz="0" w:space="0" w:color="auto"/>
                            <w:bottom w:val="none" w:sz="0" w:space="0" w:color="auto"/>
                            <w:right w:val="none" w:sz="0" w:space="0" w:color="auto"/>
                          </w:divBdr>
                          <w:divsChild>
                            <w:div w:id="199533376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68852498">
                                  <w:marLeft w:val="0"/>
                                  <w:marRight w:val="0"/>
                                  <w:marTop w:val="0"/>
                                  <w:marBottom w:val="0"/>
                                  <w:divBdr>
                                    <w:top w:val="none" w:sz="0" w:space="0" w:color="auto"/>
                                    <w:left w:val="none" w:sz="0" w:space="0" w:color="auto"/>
                                    <w:bottom w:val="none" w:sz="0" w:space="0" w:color="auto"/>
                                    <w:right w:val="none" w:sz="0" w:space="0" w:color="auto"/>
                                  </w:divBdr>
                                  <w:divsChild>
                                    <w:div w:id="107168251">
                                      <w:marLeft w:val="0"/>
                                      <w:marRight w:val="0"/>
                                      <w:marTop w:val="0"/>
                                      <w:marBottom w:val="0"/>
                                      <w:divBdr>
                                        <w:top w:val="none" w:sz="0" w:space="0" w:color="auto"/>
                                        <w:left w:val="none" w:sz="0" w:space="0" w:color="auto"/>
                                        <w:bottom w:val="none" w:sz="0" w:space="0" w:color="auto"/>
                                        <w:right w:val="none" w:sz="0" w:space="0" w:color="auto"/>
                                      </w:divBdr>
                                      <w:divsChild>
                                        <w:div w:id="1438214308">
                                          <w:marLeft w:val="0"/>
                                          <w:marRight w:val="0"/>
                                          <w:marTop w:val="0"/>
                                          <w:marBottom w:val="0"/>
                                          <w:divBdr>
                                            <w:top w:val="none" w:sz="0" w:space="0" w:color="auto"/>
                                            <w:left w:val="none" w:sz="0" w:space="0" w:color="auto"/>
                                            <w:bottom w:val="none" w:sz="0" w:space="0" w:color="auto"/>
                                            <w:right w:val="none" w:sz="0" w:space="0" w:color="auto"/>
                                          </w:divBdr>
                                          <w:divsChild>
                                            <w:div w:id="644358011">
                                              <w:marLeft w:val="0"/>
                                              <w:marRight w:val="0"/>
                                              <w:marTop w:val="0"/>
                                              <w:marBottom w:val="0"/>
                                              <w:divBdr>
                                                <w:top w:val="none" w:sz="0" w:space="0" w:color="auto"/>
                                                <w:left w:val="none" w:sz="0" w:space="0" w:color="auto"/>
                                                <w:bottom w:val="none" w:sz="0" w:space="0" w:color="auto"/>
                                                <w:right w:val="none" w:sz="0" w:space="0" w:color="auto"/>
                                              </w:divBdr>
                                              <w:divsChild>
                                                <w:div w:id="22773905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24896890">
                                                      <w:marLeft w:val="0"/>
                                                      <w:marRight w:val="0"/>
                                                      <w:marTop w:val="0"/>
                                                      <w:marBottom w:val="0"/>
                                                      <w:divBdr>
                                                        <w:top w:val="none" w:sz="0" w:space="0" w:color="auto"/>
                                                        <w:left w:val="none" w:sz="0" w:space="0" w:color="auto"/>
                                                        <w:bottom w:val="none" w:sz="0" w:space="0" w:color="auto"/>
                                                        <w:right w:val="none" w:sz="0" w:space="0" w:color="auto"/>
                                                      </w:divBdr>
                                                      <w:divsChild>
                                                        <w:div w:id="1066492319">
                                                          <w:marLeft w:val="0"/>
                                                          <w:marRight w:val="0"/>
                                                          <w:marTop w:val="0"/>
                                                          <w:marBottom w:val="0"/>
                                                          <w:divBdr>
                                                            <w:top w:val="none" w:sz="0" w:space="0" w:color="auto"/>
                                                            <w:left w:val="none" w:sz="0" w:space="0" w:color="auto"/>
                                                            <w:bottom w:val="none" w:sz="0" w:space="0" w:color="auto"/>
                                                            <w:right w:val="none" w:sz="0" w:space="0" w:color="auto"/>
                                                          </w:divBdr>
                                                          <w:divsChild>
                                                            <w:div w:id="1721709393">
                                                              <w:marLeft w:val="0"/>
                                                              <w:marRight w:val="0"/>
                                                              <w:marTop w:val="0"/>
                                                              <w:marBottom w:val="0"/>
                                                              <w:divBdr>
                                                                <w:top w:val="none" w:sz="0" w:space="0" w:color="auto"/>
                                                                <w:left w:val="none" w:sz="0" w:space="0" w:color="auto"/>
                                                                <w:bottom w:val="none" w:sz="0" w:space="0" w:color="auto"/>
                                                                <w:right w:val="none" w:sz="0" w:space="0" w:color="auto"/>
                                                              </w:divBdr>
                                                              <w:divsChild>
                                                                <w:div w:id="1521508385">
                                                                  <w:marLeft w:val="0"/>
                                                                  <w:marRight w:val="0"/>
                                                                  <w:marTop w:val="0"/>
                                                                  <w:marBottom w:val="0"/>
                                                                  <w:divBdr>
                                                                    <w:top w:val="none" w:sz="0" w:space="0" w:color="auto"/>
                                                                    <w:left w:val="none" w:sz="0" w:space="0" w:color="auto"/>
                                                                    <w:bottom w:val="none" w:sz="0" w:space="0" w:color="auto"/>
                                                                    <w:right w:val="none" w:sz="0" w:space="0" w:color="auto"/>
                                                                  </w:divBdr>
                                                                  <w:divsChild>
                                                                    <w:div w:id="126892513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05985266">
                                                                          <w:marLeft w:val="0"/>
                                                                          <w:marRight w:val="0"/>
                                                                          <w:marTop w:val="0"/>
                                                                          <w:marBottom w:val="0"/>
                                                                          <w:divBdr>
                                                                            <w:top w:val="none" w:sz="0" w:space="0" w:color="auto"/>
                                                                            <w:left w:val="none" w:sz="0" w:space="0" w:color="auto"/>
                                                                            <w:bottom w:val="none" w:sz="0" w:space="0" w:color="auto"/>
                                                                            <w:right w:val="none" w:sz="0" w:space="0" w:color="auto"/>
                                                                          </w:divBdr>
                                                                          <w:divsChild>
                                                                            <w:div w:id="324631004">
                                                                              <w:marLeft w:val="0"/>
                                                                              <w:marRight w:val="0"/>
                                                                              <w:marTop w:val="0"/>
                                                                              <w:marBottom w:val="0"/>
                                                                              <w:divBdr>
                                                                                <w:top w:val="none" w:sz="0" w:space="0" w:color="auto"/>
                                                                                <w:left w:val="none" w:sz="0" w:space="0" w:color="auto"/>
                                                                                <w:bottom w:val="none" w:sz="0" w:space="0" w:color="auto"/>
                                                                                <w:right w:val="none" w:sz="0" w:space="0" w:color="auto"/>
                                                                              </w:divBdr>
                                                                              <w:divsChild>
                                                                                <w:div w:id="77406945">
                                                                                  <w:marLeft w:val="0"/>
                                                                                  <w:marRight w:val="0"/>
                                                                                  <w:marTop w:val="0"/>
                                                                                  <w:marBottom w:val="0"/>
                                                                                  <w:divBdr>
                                                                                    <w:top w:val="none" w:sz="0" w:space="0" w:color="auto"/>
                                                                                    <w:left w:val="none" w:sz="0" w:space="0" w:color="auto"/>
                                                                                    <w:bottom w:val="none" w:sz="0" w:space="0" w:color="auto"/>
                                                                                    <w:right w:val="none" w:sz="0" w:space="0" w:color="auto"/>
                                                                                  </w:divBdr>
                                                                                  <w:divsChild>
                                                                                    <w:div w:id="594440166">
                                                                                      <w:marLeft w:val="0"/>
                                                                                      <w:marRight w:val="0"/>
                                                                                      <w:marTop w:val="0"/>
                                                                                      <w:marBottom w:val="0"/>
                                                                                      <w:divBdr>
                                                                                        <w:top w:val="none" w:sz="0" w:space="0" w:color="auto"/>
                                                                                        <w:left w:val="none" w:sz="0" w:space="0" w:color="auto"/>
                                                                                        <w:bottom w:val="none" w:sz="0" w:space="0" w:color="auto"/>
                                                                                        <w:right w:val="none" w:sz="0" w:space="0" w:color="auto"/>
                                                                                      </w:divBdr>
                                                                                      <w:divsChild>
                                                                                        <w:div w:id="12450676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86682890">
                                                                                              <w:marLeft w:val="0"/>
                                                                                              <w:marRight w:val="0"/>
                                                                                              <w:marTop w:val="0"/>
                                                                                              <w:marBottom w:val="0"/>
                                                                                              <w:divBdr>
                                                                                                <w:top w:val="none" w:sz="0" w:space="0" w:color="auto"/>
                                                                                                <w:left w:val="none" w:sz="0" w:space="0" w:color="auto"/>
                                                                                                <w:bottom w:val="none" w:sz="0" w:space="0" w:color="auto"/>
                                                                                                <w:right w:val="none" w:sz="0" w:space="0" w:color="auto"/>
                                                                                              </w:divBdr>
                                                                                              <w:divsChild>
                                                                                                <w:div w:id="1355810426">
                                                                                                  <w:marLeft w:val="0"/>
                                                                                                  <w:marRight w:val="0"/>
                                                                                                  <w:marTop w:val="0"/>
                                                                                                  <w:marBottom w:val="0"/>
                                                                                                  <w:divBdr>
                                                                                                    <w:top w:val="none" w:sz="0" w:space="0" w:color="auto"/>
                                                                                                    <w:left w:val="none" w:sz="0" w:space="0" w:color="auto"/>
                                                                                                    <w:bottom w:val="none" w:sz="0" w:space="0" w:color="auto"/>
                                                                                                    <w:right w:val="none" w:sz="0" w:space="0" w:color="auto"/>
                                                                                                  </w:divBdr>
                                                                                                  <w:divsChild>
                                                                                                    <w:div w:id="274531847">
                                                                                                      <w:marLeft w:val="0"/>
                                                                                                      <w:marRight w:val="0"/>
                                                                                                      <w:marTop w:val="0"/>
                                                                                                      <w:marBottom w:val="0"/>
                                                                                                      <w:divBdr>
                                                                                                        <w:top w:val="none" w:sz="0" w:space="0" w:color="auto"/>
                                                                                                        <w:left w:val="none" w:sz="0" w:space="0" w:color="auto"/>
                                                                                                        <w:bottom w:val="none" w:sz="0" w:space="0" w:color="auto"/>
                                                                                                        <w:right w:val="none" w:sz="0" w:space="0" w:color="auto"/>
                                                                                                      </w:divBdr>
                                                                                                      <w:divsChild>
                                                                                                        <w:div w:id="472795625">
                                                                                                          <w:marLeft w:val="0"/>
                                                                                                          <w:marRight w:val="0"/>
                                                                                                          <w:marTop w:val="0"/>
                                                                                                          <w:marBottom w:val="0"/>
                                                                                                          <w:divBdr>
                                                                                                            <w:top w:val="none" w:sz="0" w:space="0" w:color="auto"/>
                                                                                                            <w:left w:val="none" w:sz="0" w:space="0" w:color="auto"/>
                                                                                                            <w:bottom w:val="none" w:sz="0" w:space="0" w:color="auto"/>
                                                                                                            <w:right w:val="none" w:sz="0" w:space="0" w:color="auto"/>
                                                                                                          </w:divBdr>
                                                                                                          <w:divsChild>
                                                                                                            <w:div w:id="123057801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88682526">
                                                                                                                  <w:marLeft w:val="0"/>
                                                                                                                  <w:marRight w:val="0"/>
                                                                                                                  <w:marTop w:val="0"/>
                                                                                                                  <w:marBottom w:val="0"/>
                                                                                                                  <w:divBdr>
                                                                                                                    <w:top w:val="none" w:sz="0" w:space="0" w:color="auto"/>
                                                                                                                    <w:left w:val="none" w:sz="0" w:space="0" w:color="auto"/>
                                                                                                                    <w:bottom w:val="none" w:sz="0" w:space="0" w:color="auto"/>
                                                                                                                    <w:right w:val="none" w:sz="0" w:space="0" w:color="auto"/>
                                                                                                                  </w:divBdr>
                                                                                                                  <w:divsChild>
                                                                                                                    <w:div w:id="1889147909">
                                                                                                                      <w:marLeft w:val="0"/>
                                                                                                                      <w:marRight w:val="0"/>
                                                                                                                      <w:marTop w:val="0"/>
                                                                                                                      <w:marBottom w:val="0"/>
                                                                                                                      <w:divBdr>
                                                                                                                        <w:top w:val="none" w:sz="0" w:space="0" w:color="auto"/>
                                                                                                                        <w:left w:val="none" w:sz="0" w:space="0" w:color="auto"/>
                                                                                                                        <w:bottom w:val="none" w:sz="0" w:space="0" w:color="auto"/>
                                                                                                                        <w:right w:val="none" w:sz="0" w:space="0" w:color="auto"/>
                                                                                                                      </w:divBdr>
                                                                                                                      <w:divsChild>
                                                                                                                        <w:div w:id="2045323763">
                                                                                                                          <w:marLeft w:val="0"/>
                                                                                                                          <w:marRight w:val="0"/>
                                                                                                                          <w:marTop w:val="0"/>
                                                                                                                          <w:marBottom w:val="0"/>
                                                                                                                          <w:divBdr>
                                                                                                                            <w:top w:val="none" w:sz="0" w:space="0" w:color="auto"/>
                                                                                                                            <w:left w:val="none" w:sz="0" w:space="0" w:color="auto"/>
                                                                                                                            <w:bottom w:val="none" w:sz="0" w:space="0" w:color="auto"/>
                                                                                                                            <w:right w:val="none" w:sz="0" w:space="0" w:color="auto"/>
                                                                                                                          </w:divBdr>
                                                                                                                          <w:divsChild>
                                                                                                                            <w:div w:id="2114863555">
                                                                                                                              <w:marLeft w:val="0"/>
                                                                                                                              <w:marRight w:val="0"/>
                                                                                                                              <w:marTop w:val="0"/>
                                                                                                                              <w:marBottom w:val="0"/>
                                                                                                                              <w:divBdr>
                                                                                                                                <w:top w:val="none" w:sz="0" w:space="0" w:color="auto"/>
                                                                                                                                <w:left w:val="none" w:sz="0" w:space="0" w:color="auto"/>
                                                                                                                                <w:bottom w:val="none" w:sz="0" w:space="0" w:color="auto"/>
                                                                                                                                <w:right w:val="none" w:sz="0" w:space="0" w:color="auto"/>
                                                                                                                              </w:divBdr>
                                                                                                                              <w:divsChild>
                                                                                                                                <w:div w:id="2040399816">
                                                                                                                                  <w:marLeft w:val="0"/>
                                                                                                                                  <w:marRight w:val="0"/>
                                                                                                                                  <w:marTop w:val="0"/>
                                                                                                                                  <w:marBottom w:val="0"/>
                                                                                                                                  <w:divBdr>
                                                                                                                                    <w:top w:val="none" w:sz="0" w:space="0" w:color="auto"/>
                                                                                                                                    <w:left w:val="none" w:sz="0" w:space="0" w:color="auto"/>
                                                                                                                                    <w:bottom w:val="none" w:sz="0" w:space="0" w:color="auto"/>
                                                                                                                                    <w:right w:val="none" w:sz="0" w:space="0" w:color="auto"/>
                                                                                                                                  </w:divBdr>
                                                                                                                                  <w:divsChild>
                                                                                                                                    <w:div w:id="587736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38572043">
      <w:bodyDiv w:val="1"/>
      <w:marLeft w:val="0"/>
      <w:marRight w:val="0"/>
      <w:marTop w:val="0"/>
      <w:marBottom w:val="0"/>
      <w:divBdr>
        <w:top w:val="none" w:sz="0" w:space="0" w:color="auto"/>
        <w:left w:val="none" w:sz="0" w:space="0" w:color="auto"/>
        <w:bottom w:val="none" w:sz="0" w:space="0" w:color="auto"/>
        <w:right w:val="none" w:sz="0" w:space="0" w:color="auto"/>
      </w:divBdr>
    </w:div>
    <w:div w:id="1867523093">
      <w:bodyDiv w:val="1"/>
      <w:marLeft w:val="0"/>
      <w:marRight w:val="0"/>
      <w:marTop w:val="0"/>
      <w:marBottom w:val="0"/>
      <w:divBdr>
        <w:top w:val="none" w:sz="0" w:space="0" w:color="auto"/>
        <w:left w:val="none" w:sz="0" w:space="0" w:color="auto"/>
        <w:bottom w:val="none" w:sz="0" w:space="0" w:color="auto"/>
        <w:right w:val="none" w:sz="0" w:space="0" w:color="auto"/>
      </w:divBdr>
    </w:div>
    <w:div w:id="1881429521">
      <w:bodyDiv w:val="1"/>
      <w:marLeft w:val="0"/>
      <w:marRight w:val="0"/>
      <w:marTop w:val="0"/>
      <w:marBottom w:val="0"/>
      <w:divBdr>
        <w:top w:val="none" w:sz="0" w:space="0" w:color="auto"/>
        <w:left w:val="none" w:sz="0" w:space="0" w:color="auto"/>
        <w:bottom w:val="none" w:sz="0" w:space="0" w:color="auto"/>
        <w:right w:val="none" w:sz="0" w:space="0" w:color="auto"/>
      </w:divBdr>
    </w:div>
    <w:div w:id="1923103958">
      <w:bodyDiv w:val="1"/>
      <w:marLeft w:val="0"/>
      <w:marRight w:val="0"/>
      <w:marTop w:val="0"/>
      <w:marBottom w:val="0"/>
      <w:divBdr>
        <w:top w:val="none" w:sz="0" w:space="0" w:color="auto"/>
        <w:left w:val="none" w:sz="0" w:space="0" w:color="auto"/>
        <w:bottom w:val="none" w:sz="0" w:space="0" w:color="auto"/>
        <w:right w:val="none" w:sz="0" w:space="0" w:color="auto"/>
      </w:divBdr>
    </w:div>
    <w:div w:id="20381898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peter.groenen@idorsia.com" TargetMode="External"/><Relationship Id="rId18" Type="http://schemas.openxmlformats.org/officeDocument/2006/relationships/hyperlink" Target="mailto:dah@intomics.com"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orcid.org/0000-0002-8525-758X" TargetMode="External"/><Relationship Id="rId7" Type="http://schemas.openxmlformats.org/officeDocument/2006/relationships/styles" Target="styles.xml"/><Relationship Id="rId12" Type="http://schemas.openxmlformats.org/officeDocument/2006/relationships/hyperlink" Target="mailto:rwe@intomics.com" TargetMode="External"/><Relationship Id="rId17" Type="http://schemas.openxmlformats.org/officeDocument/2006/relationships/hyperlink" Target="mailto:tim.roloff@usb.ch" TargetMode="External"/><Relationship Id="rId25" Type="http://schemas.openxmlformats.org/officeDocument/2006/relationships/hyperlink" Target="https://orcid.org/0000-0002-8172-1752" TargetMode="External"/><Relationship Id="rId2" Type="http://schemas.openxmlformats.org/officeDocument/2006/relationships/customXml" Target="../customXml/item2.xml"/><Relationship Id="rId16" Type="http://schemas.openxmlformats.org/officeDocument/2006/relationships/hyperlink" Target="mailto:rwe@intomics.com" TargetMode="External"/><Relationship Id="rId20" Type="http://schemas.openxmlformats.org/officeDocument/2006/relationships/hyperlink" Target="https://orcid.org/0000-0003-3234-6068"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orcid.org/0000-0003-3285-605X" TargetMode="External"/><Relationship Id="rId40" Type="http://schemas.microsoft.com/office/2018/08/relationships/commentsExtensible" Target="commentsExtensible.xml"/><Relationship Id="rId5" Type="http://schemas.openxmlformats.org/officeDocument/2006/relationships/customXml" Target="../customXml/item5.xml"/><Relationship Id="rId15" Type="http://schemas.openxmlformats.org/officeDocument/2006/relationships/hyperlink" Target="mailto:annakatherina.stalder@usb.ch" TargetMode="External"/><Relationship Id="rId23" Type="http://schemas.openxmlformats.org/officeDocument/2006/relationships/hyperlink" Target="https://orcid.org/0000-0003-3435-4723"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yperlink" Target="mailto:peter.groenen@idorsia.com"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khj@intomics.com" TargetMode="External"/><Relationship Id="rId22" Type="http://schemas.openxmlformats.org/officeDocument/2006/relationships/hyperlink" Target="https://orcid.org/0000-0003-4417-9842" TargetMode="External"/><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F6EE8BA2A53004EAD1CEF0DFDE10164" ma:contentTypeVersion="18" ma:contentTypeDescription="Create a new document." ma:contentTypeScope="" ma:versionID="90b8135d5c90baf7d94defc808cfcabe">
  <xsd:schema xmlns:xsd="http://www.w3.org/2001/XMLSchema" xmlns:xs="http://www.w3.org/2001/XMLSchema" xmlns:p="http://schemas.microsoft.com/office/2006/metadata/properties" xmlns:ns3="7e30fd07-6e51-4129-bb71-373f8da58b9e" xmlns:ns4="0a4345cf-e9e7-4c93-b47c-85308deeb9f2" targetNamespace="http://schemas.microsoft.com/office/2006/metadata/properties" ma:root="true" ma:fieldsID="fa31ab610adf45e6bb1a0e962aa84190" ns3:_="" ns4:_="">
    <xsd:import namespace="7e30fd07-6e51-4129-bb71-373f8da58b9e"/>
    <xsd:import namespace="0a4345cf-e9e7-4c93-b47c-85308deeb9f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igrationWizId" minOccurs="0"/>
                <xsd:element ref="ns3:MigrationWizIdPermissions" minOccurs="0"/>
                <xsd:element ref="ns3:MigrationWizIdPermissionLevels" minOccurs="0"/>
                <xsd:element ref="ns3:MigrationWizIdDocumentLibraryPermissions" minOccurs="0"/>
                <xsd:element ref="ns3:MigrationWizIdSecurityGroups"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30fd07-6e51-4129-bb71-373f8da58b9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igrationWizId" ma:index="19" nillable="true" ma:displayName="MigrationWizId" ma:internalName="MigrationWizId">
      <xsd:simpleType>
        <xsd:restriction base="dms:Text"/>
      </xsd:simpleType>
    </xsd:element>
    <xsd:element name="MigrationWizIdPermissions" ma:index="20" nillable="true" ma:displayName="MigrationWizIdPermissions" ma:internalName="MigrationWizIdPermissions">
      <xsd:simpleType>
        <xsd:restriction base="dms:Text"/>
      </xsd:simpleType>
    </xsd:element>
    <xsd:element name="MigrationWizIdPermissionLevels" ma:index="21" nillable="true" ma:displayName="MigrationWizIdPermissionLevels" ma:internalName="MigrationWizIdPermissionLevels">
      <xsd:simpleType>
        <xsd:restriction base="dms:Text"/>
      </xsd:simpleType>
    </xsd:element>
    <xsd:element name="MigrationWizIdDocumentLibraryPermissions" ma:index="22" nillable="true" ma:displayName="MigrationWizIdDocumentLibraryPermissions" ma:internalName="MigrationWizIdDocumentLibraryPermissions">
      <xsd:simpleType>
        <xsd:restriction base="dms:Text"/>
      </xsd:simpleType>
    </xsd:element>
    <xsd:element name="MigrationWizIdSecurityGroups" ma:index="23" nillable="true" ma:displayName="MigrationWizIdSecurityGroups" ma:internalName="MigrationWizIdSecurityGroups">
      <xsd:simpleType>
        <xsd:restriction base="dms:Text"/>
      </xsd:simpleType>
    </xsd:element>
    <xsd:element name="MediaServiceAutoKeyPoints" ma:index="24" nillable="true" ma:displayName="MediaServiceAutoKeyPoints" ma:hidden="true" ma:internalName="MediaServiceAutoKeyPoints" ma:readOnly="true">
      <xsd:simpleType>
        <xsd:restriction base="dms:Note"/>
      </xsd:simpleType>
    </xsd:element>
    <xsd:element name="MediaServiceKeyPoints" ma:index="25"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a4345cf-e9e7-4c93-b47c-85308deeb9f2"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go:gDocsCustomXmlDataStorage xmlns:go="http://customooxmlschemas.google.com/" xmlns:r="http://schemas.openxmlformats.org/officeDocument/2006/relationships">
  <go:docsCustomData xmlns:go="http://customooxmlschemas.google.com/" roundtripDataSignature="AMtx7mjc1/SouqI6ICG03+crKspCzDeIvg==">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</go:docsCustomData>
</go:gDocsCustomXmlDataStorage>
</file>

<file path=customXml/item3.xml><?xml version="1.0" encoding="utf-8"?>
<p:properties xmlns:p="http://schemas.microsoft.com/office/2006/metadata/properties" xmlns:xsi="http://www.w3.org/2001/XMLSchema-instance" xmlns:pc="http://schemas.microsoft.com/office/infopath/2007/PartnerControls">
  <documentManagement>
    <MigrationWizIdDocumentLibraryPermissions xmlns="7e30fd07-6e51-4129-bb71-373f8da58b9e" xsi:nil="true"/>
    <MigrationWizIdSecurityGroups xmlns="7e30fd07-6e51-4129-bb71-373f8da58b9e" xsi:nil="true"/>
    <MigrationWizIdPermissions xmlns="7e30fd07-6e51-4129-bb71-373f8da58b9e" xsi:nil="true"/>
    <MigrationWizId xmlns="7e30fd07-6e51-4129-bb71-373f8da58b9e" xsi:nil="true"/>
    <MigrationWizIdPermissionLevels xmlns="7e30fd07-6e51-4129-bb71-373f8da58b9e"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909A61-F8CE-4542-85B8-3F7B69B313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30fd07-6e51-4129-bb71-373f8da58b9e"/>
    <ds:schemaRef ds:uri="0a4345cf-e9e7-4c93-b47c-85308deeb9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6568C2AF-0408-455E-AD83-B1273E07B852}">
  <ds:schemaRefs>
    <ds:schemaRef ds:uri="http://schemas.microsoft.com/office/2006/metadata/properties"/>
    <ds:schemaRef ds:uri="http://schemas.microsoft.com/office/infopath/2007/PartnerControls"/>
    <ds:schemaRef ds:uri="7e30fd07-6e51-4129-bb71-373f8da58b9e"/>
  </ds:schemaRefs>
</ds:datastoreItem>
</file>

<file path=customXml/itemProps4.xml><?xml version="1.0" encoding="utf-8"?>
<ds:datastoreItem xmlns:ds="http://schemas.openxmlformats.org/officeDocument/2006/customXml" ds:itemID="{74462BF5-3AB7-4679-8CC9-A2284E75402D}">
  <ds:schemaRefs>
    <ds:schemaRef ds:uri="http://schemas.microsoft.com/sharepoint/v3/contenttype/forms"/>
  </ds:schemaRefs>
</ds:datastoreItem>
</file>

<file path=customXml/itemProps5.xml><?xml version="1.0" encoding="utf-8"?>
<ds:datastoreItem xmlns:ds="http://schemas.openxmlformats.org/officeDocument/2006/customXml" ds:itemID="{2BC7A703-B0EF-354F-BDA8-E802B36C20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Pages>
  <Words>3981</Words>
  <Characters>22694</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smus Wernersson</dc:creator>
  <cp:lastModifiedBy>Rasmus Wernersson</cp:lastModifiedBy>
  <cp:revision>7</cp:revision>
  <cp:lastPrinted>2021-12-09T15:42:00Z</cp:lastPrinted>
  <dcterms:created xsi:type="dcterms:W3CDTF">2021-12-15T10:01:00Z</dcterms:created>
  <dcterms:modified xsi:type="dcterms:W3CDTF">2021-12-15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O8vPSaZ6"/&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bmc-genomics</vt:lpwstr>
  </property>
  <property fmtid="{D5CDD505-2E9C-101B-9397-08002B2CF9AE}" pid="7" name="Mendeley Recent Style Name 1_1">
    <vt:lpwstr>BMC Genomics</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note-bibliography</vt:lpwstr>
  </property>
  <property fmtid="{D5CDD505-2E9C-101B-9397-08002B2CF9AE}" pid="11" name="Mendeley Recent Style Name 3_1">
    <vt:lpwstr>Chicago Manual of Style 17th edition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molecular-neurodegeneration</vt:lpwstr>
  </property>
  <property fmtid="{D5CDD505-2E9C-101B-9397-08002B2CF9AE}" pid="21" name="Mendeley Recent Style Name 8_1">
    <vt:lpwstr>Molecular Neurodegenera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ContentTypeId">
    <vt:lpwstr>0x0101003F6EE8BA2A53004EAD1CEF0DFDE10164</vt:lpwstr>
  </property>
  <property fmtid="{D5CDD505-2E9C-101B-9397-08002B2CF9AE}" pid="25" name="Mendeley Document_1">
    <vt:lpwstr>True</vt:lpwstr>
  </property>
  <property fmtid="{D5CDD505-2E9C-101B-9397-08002B2CF9AE}" pid="26" name="Mendeley Unique User Id_1">
    <vt:lpwstr>da01394f-374b-3929-8f0f-caf81dedfc30</vt:lpwstr>
  </property>
  <property fmtid="{D5CDD505-2E9C-101B-9397-08002B2CF9AE}" pid="27" name="Mendeley Citation Style_1">
    <vt:lpwstr>http://www.zotero.org/styles/bmc-genomics</vt:lpwstr>
  </property>
</Properties>
</file>